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B5A977" w14:textId="77777777" w:rsidR="00340A6F" w:rsidRDefault="00340A6F" w:rsidP="00340A6F">
      <w:pPr>
        <w:jc w:val="center"/>
        <w:outlineLvl w:val="0"/>
        <w:rPr>
          <w:rFonts w:ascii="Times New Roman" w:hAnsi="Times New Roman" w:cs="Times New Roman"/>
          <w:sz w:val="24"/>
          <w:szCs w:val="24"/>
        </w:rPr>
      </w:pPr>
      <w:r>
        <w:rPr>
          <w:rFonts w:ascii="Times New Roman" w:hAnsi="Times New Roman" w:cs="Times New Roman"/>
          <w:b/>
          <w:sz w:val="36"/>
          <w:szCs w:val="36"/>
        </w:rPr>
        <w:t>Humanitarian Supply Chains: “What’s in IT for me</w:t>
      </w:r>
      <w:r w:rsidRPr="00FE4B59">
        <w:rPr>
          <w:rFonts w:ascii="Times New Roman" w:hAnsi="Times New Roman" w:cs="Times New Roman"/>
          <w:b/>
          <w:sz w:val="36"/>
          <w:szCs w:val="36"/>
        </w:rPr>
        <w:t>?</w:t>
      </w:r>
      <w:r>
        <w:rPr>
          <w:rFonts w:ascii="Times New Roman" w:hAnsi="Times New Roman" w:cs="Times New Roman"/>
          <w:b/>
          <w:sz w:val="36"/>
          <w:szCs w:val="36"/>
        </w:rPr>
        <w:t>”</w:t>
      </w:r>
    </w:p>
    <w:p w14:paraId="20331280" w14:textId="77777777" w:rsidR="00340A6F" w:rsidRDefault="00340A6F" w:rsidP="00340A6F">
      <w:pPr>
        <w:jc w:val="center"/>
        <w:rPr>
          <w:rFonts w:ascii="Times New Roman" w:hAnsi="Times New Roman" w:cs="Times New Roman"/>
          <w:sz w:val="24"/>
          <w:szCs w:val="24"/>
        </w:rPr>
      </w:pPr>
    </w:p>
    <w:p w14:paraId="7DCA9A7F" w14:textId="77777777" w:rsidR="00340A6F" w:rsidRDefault="00340A6F" w:rsidP="00340A6F">
      <w:pPr>
        <w:jc w:val="center"/>
        <w:rPr>
          <w:rFonts w:ascii="Times New Roman" w:hAnsi="Times New Roman" w:cs="Times New Roman"/>
          <w:sz w:val="24"/>
          <w:szCs w:val="24"/>
        </w:rPr>
      </w:pPr>
    </w:p>
    <w:p w14:paraId="6096056D" w14:textId="77777777" w:rsidR="00340A6F" w:rsidRDefault="00340A6F" w:rsidP="00340A6F">
      <w:pPr>
        <w:jc w:val="center"/>
        <w:rPr>
          <w:rFonts w:ascii="Times New Roman" w:hAnsi="Times New Roman" w:cs="Times New Roman"/>
          <w:sz w:val="24"/>
          <w:szCs w:val="24"/>
        </w:rPr>
      </w:pPr>
    </w:p>
    <w:p w14:paraId="765B1A36" w14:textId="77777777" w:rsidR="00340A6F" w:rsidRPr="00FE5DD2" w:rsidRDefault="00340A6F" w:rsidP="00340A6F">
      <w:pPr>
        <w:jc w:val="both"/>
        <w:rPr>
          <w:rFonts w:ascii="Times New Roman" w:hAnsi="Times New Roman" w:cs="Times New Roman"/>
          <w:b/>
          <w:sz w:val="24"/>
          <w:szCs w:val="24"/>
        </w:rPr>
      </w:pPr>
      <w:r w:rsidRPr="00FE5DD2">
        <w:rPr>
          <w:rFonts w:ascii="Times New Roman" w:hAnsi="Times New Roman" w:cs="Times New Roman"/>
          <w:b/>
          <w:sz w:val="24"/>
          <w:szCs w:val="24"/>
        </w:rPr>
        <w:t>Summary</w:t>
      </w:r>
    </w:p>
    <w:p w14:paraId="20096DE0" w14:textId="77777777" w:rsidR="00340A6F" w:rsidRDefault="00340A6F" w:rsidP="00340A6F">
      <w:pPr>
        <w:jc w:val="both"/>
        <w:rPr>
          <w:rFonts w:ascii="Times New Roman" w:hAnsi="Times New Roman" w:cs="Times New Roman"/>
          <w:sz w:val="24"/>
          <w:szCs w:val="24"/>
        </w:rPr>
      </w:pPr>
    </w:p>
    <w:p w14:paraId="24C8DF5A" w14:textId="358AE54F" w:rsidR="00340A6F" w:rsidRPr="004A3559" w:rsidRDefault="00F239FE" w:rsidP="00340A6F">
      <w:pPr>
        <w:jc w:val="both"/>
        <w:rPr>
          <w:rFonts w:ascii="Times New Roman" w:hAnsi="Times New Roman" w:cs="Times New Roman"/>
          <w:sz w:val="24"/>
          <w:szCs w:val="24"/>
        </w:rPr>
      </w:pPr>
      <w:r>
        <w:rPr>
          <w:rFonts w:ascii="Times New Roman" w:hAnsi="Times New Roman" w:cs="Times New Roman"/>
          <w:sz w:val="24"/>
          <w:szCs w:val="24"/>
        </w:rPr>
        <w:t xml:space="preserve">Humanitarian Supply Chains (HSCs) </w:t>
      </w:r>
      <w:r w:rsidR="00D16C99">
        <w:rPr>
          <w:rFonts w:ascii="Times New Roman" w:hAnsi="Times New Roman" w:cs="Times New Roman"/>
          <w:sz w:val="24"/>
          <w:szCs w:val="24"/>
        </w:rPr>
        <w:t xml:space="preserve">deliver aid to those in need </w:t>
      </w:r>
      <w:r w:rsidR="00BE394A">
        <w:rPr>
          <w:rFonts w:ascii="Times New Roman" w:hAnsi="Times New Roman" w:cs="Times New Roman"/>
          <w:sz w:val="24"/>
          <w:szCs w:val="24"/>
        </w:rPr>
        <w:t xml:space="preserve">once a disaster </w:t>
      </w:r>
      <w:r w:rsidR="0032739D">
        <w:rPr>
          <w:rFonts w:ascii="Times New Roman" w:hAnsi="Times New Roman" w:cs="Times New Roman"/>
          <w:sz w:val="24"/>
          <w:szCs w:val="24"/>
        </w:rPr>
        <w:t>strikes</w:t>
      </w:r>
      <w:r w:rsidR="001D7832">
        <w:rPr>
          <w:rFonts w:ascii="Times New Roman" w:hAnsi="Times New Roman" w:cs="Times New Roman"/>
          <w:sz w:val="24"/>
          <w:szCs w:val="24"/>
        </w:rPr>
        <w:t xml:space="preserve"> </w:t>
      </w:r>
      <w:r w:rsidR="001D7832">
        <w:rPr>
          <w:rFonts w:ascii="Times New Roman" w:hAnsi="Times New Roman" w:cs="Times New Roman"/>
          <w:sz w:val="24"/>
          <w:szCs w:val="24"/>
        </w:rPr>
        <w:fldChar w:fldCharType="begin" w:fldLock="1"/>
      </w:r>
      <w:r w:rsidR="007E6291">
        <w:rPr>
          <w:rFonts w:ascii="Times New Roman" w:hAnsi="Times New Roman" w:cs="Times New Roman"/>
          <w:sz w:val="24"/>
          <w:szCs w:val="24"/>
        </w:rPr>
        <w:instrText>ADDIN CSL_CITATION { "citationItems" : [ { "id" : "ITEM-1", "itemData" : { "DOI" : "10.1016/j.ijpe.2006.12.012", "ISBN" : "09255273 (ISSN)", "ISSN" : "09255273", "abstract" : "This essay is concerned with the inventories that are held for disaster relief and the need for research into their management. Though forecasting is difficult, the evidence is that the number of disasters, natural and political, is increasing. Thus the need for disaster relief is increasing along with the desire to improve the process, including management of disaster relief inventories. Despite decades of enterprise inventory research, little literature is available on disaster relief inventories. In this article the nature of disaster relief, some of the research on disaster relief and on disaster relief inventories is presented. Characteristics of disaster relief inventories important to their management, from acquisition through storage and distribution, are described. Some of the developments in related fields that affect the management of these inventories are also pointed out. As the frequency of disasters increase, the management of disaster relief inventories is an increasingly important area for scientific research. ?? 2007 Elsevier B.V. All rights reserved.", "author" : [ { "dropping-particle" : "", "family" : "Whybark", "given" : "Clay", "non-dropping-particle" : "", "parse-names" : false, "suffix" : "" } ], "container-title" : "International Journal of Production Economics", "id" : "ITEM-1", "issue" : "1-2", "issued" : { "date-parts" : [ [ "2007" ] ] }, "page" : "228-235", "title" : "Issues in managing disaster relief inventories", "type" : "article-journal", "volume" : "108" }, "uris" : [ "http://www.mendeley.com/documents/?uuid=a62f1047-e562-420b-8373-60ebf3fcf1f9" ] } ], "mendeley" : { "formattedCitation" : "(Whybark, 2007)", "plainTextFormattedCitation" : "(Whybark, 2007)", "previouslyFormattedCitation" : "(Whybark, 2007)" }, "properties" : { "noteIndex" : 0 }, "schema" : "https://github.com/citation-style-language/schema/raw/master/csl-citation.json" }</w:instrText>
      </w:r>
      <w:r w:rsidR="001D7832">
        <w:rPr>
          <w:rFonts w:ascii="Times New Roman" w:hAnsi="Times New Roman" w:cs="Times New Roman"/>
          <w:sz w:val="24"/>
          <w:szCs w:val="24"/>
        </w:rPr>
        <w:fldChar w:fldCharType="separate"/>
      </w:r>
      <w:r w:rsidR="001D7832" w:rsidRPr="001D7832">
        <w:rPr>
          <w:rFonts w:ascii="Times New Roman" w:hAnsi="Times New Roman" w:cs="Times New Roman"/>
          <w:noProof/>
          <w:sz w:val="24"/>
          <w:szCs w:val="24"/>
        </w:rPr>
        <w:t>(Whybark, 2007)</w:t>
      </w:r>
      <w:r w:rsidR="001D7832">
        <w:rPr>
          <w:rFonts w:ascii="Times New Roman" w:hAnsi="Times New Roman" w:cs="Times New Roman"/>
          <w:sz w:val="24"/>
          <w:szCs w:val="24"/>
        </w:rPr>
        <w:fldChar w:fldCharType="end"/>
      </w:r>
      <w:r w:rsidR="00F42C2B">
        <w:rPr>
          <w:rFonts w:ascii="Times New Roman" w:hAnsi="Times New Roman" w:cs="Times New Roman"/>
          <w:sz w:val="24"/>
          <w:szCs w:val="24"/>
        </w:rPr>
        <w:t>. S</w:t>
      </w:r>
      <w:r w:rsidR="006326AD">
        <w:rPr>
          <w:rFonts w:ascii="Times New Roman" w:hAnsi="Times New Roman" w:cs="Times New Roman"/>
          <w:sz w:val="24"/>
          <w:szCs w:val="24"/>
        </w:rPr>
        <w:t>ometimes refe</w:t>
      </w:r>
      <w:r w:rsidR="00020A46">
        <w:rPr>
          <w:rFonts w:ascii="Times New Roman" w:hAnsi="Times New Roman" w:cs="Times New Roman"/>
          <w:sz w:val="24"/>
          <w:szCs w:val="24"/>
        </w:rPr>
        <w:t>r</w:t>
      </w:r>
      <w:r w:rsidR="006326AD">
        <w:rPr>
          <w:rFonts w:ascii="Times New Roman" w:hAnsi="Times New Roman" w:cs="Times New Roman"/>
          <w:sz w:val="24"/>
          <w:szCs w:val="24"/>
        </w:rPr>
        <w:t>red to as “temporary supply chains”</w:t>
      </w:r>
      <w:r w:rsidR="00F42C2B">
        <w:rPr>
          <w:rFonts w:ascii="Times New Roman" w:hAnsi="Times New Roman" w:cs="Times New Roman"/>
          <w:sz w:val="24"/>
          <w:szCs w:val="24"/>
        </w:rPr>
        <w:t xml:space="preserve">, </w:t>
      </w:r>
      <w:r w:rsidR="007369BD" w:rsidRPr="00DE042B">
        <w:rPr>
          <w:rFonts w:ascii="Times New Roman" w:hAnsi="Times New Roman" w:cs="Times New Roman"/>
          <w:sz w:val="24"/>
          <w:szCs w:val="24"/>
        </w:rPr>
        <w:t xml:space="preserve">they </w:t>
      </w:r>
      <w:r w:rsidR="00AE35CA" w:rsidRPr="00DE042B">
        <w:rPr>
          <w:rFonts w:ascii="Times New Roman" w:hAnsi="Times New Roman" w:cs="Times New Roman"/>
          <w:sz w:val="24"/>
          <w:szCs w:val="24"/>
        </w:rPr>
        <w:t xml:space="preserve">exist </w:t>
      </w:r>
      <w:r w:rsidR="009D1AAE" w:rsidRPr="00DE042B">
        <w:rPr>
          <w:rFonts w:ascii="Times New Roman" w:hAnsi="Times New Roman" w:cs="Times New Roman"/>
          <w:sz w:val="24"/>
          <w:szCs w:val="24"/>
        </w:rPr>
        <w:t xml:space="preserve">only </w:t>
      </w:r>
      <w:r w:rsidR="004D4C7F" w:rsidRPr="00DE042B">
        <w:rPr>
          <w:rFonts w:ascii="Times New Roman" w:hAnsi="Times New Roman" w:cs="Times New Roman"/>
          <w:sz w:val="24"/>
          <w:szCs w:val="24"/>
        </w:rPr>
        <w:t xml:space="preserve">for the period of </w:t>
      </w:r>
      <w:r w:rsidR="00586D8A" w:rsidRPr="00DE042B">
        <w:rPr>
          <w:rFonts w:ascii="Times New Roman" w:hAnsi="Times New Roman" w:cs="Times New Roman"/>
          <w:sz w:val="24"/>
          <w:szCs w:val="24"/>
        </w:rPr>
        <w:t>the relief operation</w:t>
      </w:r>
      <w:r w:rsidR="007E6291">
        <w:rPr>
          <w:rFonts w:ascii="Times New Roman" w:hAnsi="Times New Roman" w:cs="Times New Roman"/>
          <w:sz w:val="24"/>
          <w:szCs w:val="24"/>
        </w:rPr>
        <w:t xml:space="preserve"> </w:t>
      </w:r>
      <w:r w:rsidR="007E6291">
        <w:rPr>
          <w:rFonts w:ascii="Times New Roman" w:hAnsi="Times New Roman" w:cs="Times New Roman"/>
          <w:sz w:val="24"/>
          <w:szCs w:val="24"/>
        </w:rPr>
        <w:fldChar w:fldCharType="begin" w:fldLock="1"/>
      </w:r>
      <w:r w:rsidR="007E6291">
        <w:rPr>
          <w:rFonts w:ascii="Times New Roman" w:hAnsi="Times New Roman" w:cs="Times New Roman"/>
          <w:sz w:val="24"/>
          <w:szCs w:val="24"/>
        </w:rPr>
        <w:instrText>ADDIN CSL_CITATION { "citationItems" : [ { "id" : "ITEM-1", "itemData" : { "DOI" : "10.1108/SBR-06-2013-0048", "ISBN" : "0960003071073", "ISSN" : "1746-5680", "author" : [ { "dropping-particle" : "", "family" : "Merminod", "given" : "Nathalie", "non-dropping-particle" : "", "parse-names" : false, "suffix" : "" }, { "dropping-particle" : "", "family" : "Nollet", "given" : "Jean", "non-dropping-particle" : "", "parse-names" : false, "suffix" : "" }, { "dropping-particle" : "", "family" : "Pache", "given" : "Gilles", "non-dropping-particle" : "", "parse-names" : false, "suffix" : "" } ], "container-title" : "Society and Business Review", "id" : "ITEM-1", "issued" : { "date-parts" : [ [ "2014" ] ] }, "page" : "4-22", "title" : "Streamlining humanitarian and peacekeeping supply chains: Anticipation capability for higher responsiveness", "type" : "article-journal", "volume" : "9" }, "uris" : [ "http://www.mendeley.com/documents/?uuid=d6b9e75a-041e-49ba-8e77-d531971cad82" ] } ], "mendeley" : { "formattedCitation" : "(Merminod et al., 2014)", "plainTextFormattedCitation" : "(Merminod et al., 2014)" }, "properties" : { "noteIndex" : 0 }, "schema" : "https://github.com/citation-style-language/schema/raw/master/csl-citation.json" }</w:instrText>
      </w:r>
      <w:r w:rsidR="007E6291">
        <w:rPr>
          <w:rFonts w:ascii="Times New Roman" w:hAnsi="Times New Roman" w:cs="Times New Roman"/>
          <w:sz w:val="24"/>
          <w:szCs w:val="24"/>
        </w:rPr>
        <w:fldChar w:fldCharType="separate"/>
      </w:r>
      <w:r w:rsidR="007E6291" w:rsidRPr="007E6291">
        <w:rPr>
          <w:rFonts w:ascii="Times New Roman" w:hAnsi="Times New Roman" w:cs="Times New Roman"/>
          <w:noProof/>
          <w:sz w:val="24"/>
          <w:szCs w:val="24"/>
        </w:rPr>
        <w:t>(Merminod et al., 2014)</w:t>
      </w:r>
      <w:r w:rsidR="007E6291">
        <w:rPr>
          <w:rFonts w:ascii="Times New Roman" w:hAnsi="Times New Roman" w:cs="Times New Roman"/>
          <w:sz w:val="24"/>
          <w:szCs w:val="24"/>
        </w:rPr>
        <w:fldChar w:fldCharType="end"/>
      </w:r>
      <w:r w:rsidR="00F42C2B">
        <w:rPr>
          <w:rFonts w:ascii="Times New Roman" w:hAnsi="Times New Roman" w:cs="Times New Roman"/>
          <w:sz w:val="24"/>
          <w:szCs w:val="24"/>
        </w:rPr>
        <w:t xml:space="preserve"> and </w:t>
      </w:r>
      <w:r w:rsidR="00BC51EF">
        <w:rPr>
          <w:rFonts w:ascii="Times New Roman" w:hAnsi="Times New Roman" w:cs="Times New Roman"/>
          <w:sz w:val="24"/>
          <w:szCs w:val="24"/>
        </w:rPr>
        <w:t xml:space="preserve">consequently </w:t>
      </w:r>
      <w:r w:rsidR="00F42C2B">
        <w:rPr>
          <w:rFonts w:ascii="Times New Roman" w:hAnsi="Times New Roman" w:cs="Times New Roman"/>
          <w:sz w:val="24"/>
          <w:szCs w:val="24"/>
        </w:rPr>
        <w:t xml:space="preserve">comprise of </w:t>
      </w:r>
      <w:r w:rsidR="004A0E42" w:rsidRPr="00DE042B">
        <w:rPr>
          <w:rFonts w:ascii="Times New Roman" w:hAnsi="Times New Roman" w:cs="Times New Roman"/>
          <w:sz w:val="24"/>
          <w:szCs w:val="24"/>
        </w:rPr>
        <w:t xml:space="preserve">numerous </w:t>
      </w:r>
      <w:r w:rsidR="00D36FCD" w:rsidRPr="00DE042B">
        <w:rPr>
          <w:rFonts w:ascii="Times New Roman" w:hAnsi="Times New Roman" w:cs="Times New Roman"/>
          <w:sz w:val="24"/>
          <w:szCs w:val="24"/>
        </w:rPr>
        <w:t>non-government organisations (NGOs)</w:t>
      </w:r>
      <w:r w:rsidR="008D550A" w:rsidRPr="00DE042B">
        <w:rPr>
          <w:rFonts w:ascii="Times New Roman" w:hAnsi="Times New Roman" w:cs="Times New Roman"/>
          <w:sz w:val="24"/>
          <w:szCs w:val="24"/>
        </w:rPr>
        <w:t xml:space="preserve"> </w:t>
      </w:r>
      <w:r w:rsidR="00CD6DC1" w:rsidRPr="00DE042B">
        <w:rPr>
          <w:rFonts w:ascii="Times New Roman" w:hAnsi="Times New Roman" w:cs="Times New Roman"/>
          <w:sz w:val="24"/>
          <w:szCs w:val="24"/>
        </w:rPr>
        <w:t xml:space="preserve">that </w:t>
      </w:r>
      <w:r w:rsidR="007C6ADE" w:rsidRPr="00DE042B">
        <w:rPr>
          <w:rFonts w:ascii="Times New Roman" w:hAnsi="Times New Roman" w:cs="Times New Roman"/>
          <w:sz w:val="24"/>
          <w:szCs w:val="24"/>
        </w:rPr>
        <w:t xml:space="preserve">have </w:t>
      </w:r>
      <w:r w:rsidR="00ED7889">
        <w:rPr>
          <w:rFonts w:ascii="Times New Roman" w:hAnsi="Times New Roman" w:cs="Times New Roman"/>
          <w:sz w:val="24"/>
          <w:szCs w:val="24"/>
        </w:rPr>
        <w:t>almost certainly</w:t>
      </w:r>
      <w:r w:rsidR="007C6ADE" w:rsidRPr="00DE042B">
        <w:rPr>
          <w:rFonts w:ascii="Times New Roman" w:hAnsi="Times New Roman" w:cs="Times New Roman"/>
          <w:sz w:val="24"/>
          <w:szCs w:val="24"/>
        </w:rPr>
        <w:t xml:space="preserve"> </w:t>
      </w:r>
      <w:r w:rsidR="008F4574" w:rsidRPr="00DE042B">
        <w:rPr>
          <w:rFonts w:ascii="Times New Roman" w:hAnsi="Times New Roman" w:cs="Times New Roman"/>
          <w:sz w:val="24"/>
          <w:szCs w:val="24"/>
        </w:rPr>
        <w:t xml:space="preserve">never </w:t>
      </w:r>
      <w:r w:rsidR="00AE0469" w:rsidRPr="00DE042B">
        <w:rPr>
          <w:rFonts w:ascii="Times New Roman" w:hAnsi="Times New Roman" w:cs="Times New Roman"/>
          <w:sz w:val="24"/>
          <w:szCs w:val="24"/>
        </w:rPr>
        <w:t>previously</w:t>
      </w:r>
      <w:r w:rsidR="00AE0469" w:rsidRPr="00DE042B">
        <w:rPr>
          <w:rFonts w:ascii="Times New Roman" w:hAnsi="Times New Roman" w:cs="Times New Roman"/>
          <w:sz w:val="24"/>
          <w:szCs w:val="24"/>
        </w:rPr>
        <w:t xml:space="preserve"> </w:t>
      </w:r>
      <w:r w:rsidR="008F4574" w:rsidRPr="00DE042B">
        <w:rPr>
          <w:rFonts w:ascii="Times New Roman" w:hAnsi="Times New Roman" w:cs="Times New Roman"/>
          <w:sz w:val="24"/>
          <w:szCs w:val="24"/>
        </w:rPr>
        <w:t>worked together.</w:t>
      </w:r>
      <w:r w:rsidR="008F4574">
        <w:rPr>
          <w:rFonts w:ascii="Times New Roman" w:hAnsi="Times New Roman" w:cs="Times New Roman"/>
          <w:sz w:val="24"/>
          <w:szCs w:val="24"/>
        </w:rPr>
        <w:t xml:space="preserve"> </w:t>
      </w:r>
      <w:r w:rsidR="009C3CCD">
        <w:rPr>
          <w:rFonts w:ascii="Times New Roman" w:hAnsi="Times New Roman" w:cs="Times New Roman"/>
          <w:sz w:val="24"/>
          <w:szCs w:val="24"/>
        </w:rPr>
        <w:t>The</w:t>
      </w:r>
      <w:r w:rsidR="003E78E9">
        <w:rPr>
          <w:rFonts w:ascii="Times New Roman" w:hAnsi="Times New Roman" w:cs="Times New Roman"/>
          <w:sz w:val="24"/>
          <w:szCs w:val="24"/>
        </w:rPr>
        <w:t>se</w:t>
      </w:r>
      <w:r w:rsidR="009C3CCD">
        <w:rPr>
          <w:rFonts w:ascii="Times New Roman" w:hAnsi="Times New Roman" w:cs="Times New Roman"/>
          <w:sz w:val="24"/>
          <w:szCs w:val="24"/>
        </w:rPr>
        <w:t xml:space="preserve"> </w:t>
      </w:r>
      <w:r w:rsidR="00340A6F">
        <w:rPr>
          <w:rFonts w:ascii="Times New Roman" w:hAnsi="Times New Roman" w:cs="Times New Roman"/>
          <w:sz w:val="24"/>
          <w:szCs w:val="24"/>
        </w:rPr>
        <w:t>NGOs</w:t>
      </w:r>
      <w:r w:rsidR="00844F07">
        <w:rPr>
          <w:rFonts w:ascii="Times New Roman" w:hAnsi="Times New Roman" w:cs="Times New Roman"/>
          <w:sz w:val="24"/>
          <w:szCs w:val="24"/>
        </w:rPr>
        <w:t xml:space="preserve"> </w:t>
      </w:r>
      <w:r w:rsidR="00FB780C">
        <w:rPr>
          <w:rFonts w:ascii="Times New Roman" w:hAnsi="Times New Roman" w:cs="Times New Roman"/>
          <w:sz w:val="24"/>
          <w:szCs w:val="24"/>
        </w:rPr>
        <w:t xml:space="preserve">are </w:t>
      </w:r>
      <w:r w:rsidR="00340A6F">
        <w:rPr>
          <w:rFonts w:ascii="Times New Roman" w:hAnsi="Times New Roman" w:cs="Times New Roman"/>
          <w:sz w:val="24"/>
          <w:szCs w:val="24"/>
        </w:rPr>
        <w:t>tasked with managing the prepara</w:t>
      </w:r>
      <w:r w:rsidR="00D915AE">
        <w:rPr>
          <w:rFonts w:ascii="Times New Roman" w:hAnsi="Times New Roman" w:cs="Times New Roman"/>
          <w:sz w:val="24"/>
          <w:szCs w:val="24"/>
        </w:rPr>
        <w:t xml:space="preserve">tion and response activities </w:t>
      </w:r>
      <w:r w:rsidR="007D1339">
        <w:rPr>
          <w:rFonts w:ascii="Times New Roman" w:hAnsi="Times New Roman" w:cs="Times New Roman"/>
          <w:sz w:val="24"/>
          <w:szCs w:val="24"/>
        </w:rPr>
        <w:t>to counter</w:t>
      </w:r>
      <w:r w:rsidR="00D915AE">
        <w:rPr>
          <w:rFonts w:ascii="Times New Roman" w:hAnsi="Times New Roman" w:cs="Times New Roman"/>
          <w:sz w:val="24"/>
          <w:szCs w:val="24"/>
        </w:rPr>
        <w:t xml:space="preserve"> </w:t>
      </w:r>
      <w:r w:rsidR="000F3F5B">
        <w:rPr>
          <w:rFonts w:ascii="Times New Roman" w:hAnsi="Times New Roman" w:cs="Times New Roman"/>
          <w:sz w:val="24"/>
          <w:szCs w:val="24"/>
        </w:rPr>
        <w:t>such</w:t>
      </w:r>
      <w:r w:rsidR="00B91B33">
        <w:rPr>
          <w:rFonts w:ascii="Times New Roman" w:hAnsi="Times New Roman" w:cs="Times New Roman"/>
          <w:sz w:val="24"/>
          <w:szCs w:val="24"/>
        </w:rPr>
        <w:t xml:space="preserve"> </w:t>
      </w:r>
      <w:r w:rsidR="0024223C">
        <w:rPr>
          <w:rFonts w:ascii="Times New Roman" w:hAnsi="Times New Roman" w:cs="Times New Roman"/>
          <w:sz w:val="24"/>
          <w:szCs w:val="24"/>
        </w:rPr>
        <w:t>disasters</w:t>
      </w:r>
      <w:r w:rsidR="009207C3">
        <w:rPr>
          <w:rFonts w:ascii="Times New Roman" w:hAnsi="Times New Roman" w:cs="Times New Roman"/>
          <w:sz w:val="24"/>
          <w:szCs w:val="24"/>
        </w:rPr>
        <w:t xml:space="preserve"> </w:t>
      </w:r>
      <w:r w:rsidR="00340A6F">
        <w:rPr>
          <w:rFonts w:ascii="Times New Roman" w:hAnsi="Times New Roman" w:cs="Times New Roman"/>
          <w:sz w:val="24"/>
          <w:szCs w:val="24"/>
        </w:rPr>
        <w:t>under ever tightening budgets</w:t>
      </w:r>
      <w:r w:rsidR="00045701">
        <w:rPr>
          <w:rFonts w:ascii="Times New Roman" w:hAnsi="Times New Roman" w:cs="Times New Roman"/>
          <w:sz w:val="24"/>
          <w:szCs w:val="24"/>
        </w:rPr>
        <w:t>, and</w:t>
      </w:r>
      <w:r w:rsidR="00B52506">
        <w:rPr>
          <w:rFonts w:ascii="Times New Roman" w:hAnsi="Times New Roman" w:cs="Times New Roman"/>
          <w:sz w:val="24"/>
          <w:szCs w:val="24"/>
        </w:rPr>
        <w:t xml:space="preserve"> as a result </w:t>
      </w:r>
      <w:r w:rsidR="000A7C5E" w:rsidRPr="00E54F1C">
        <w:rPr>
          <w:rFonts w:ascii="Times New Roman" w:hAnsi="Times New Roman" w:cs="Times New Roman"/>
          <w:sz w:val="24"/>
          <w:szCs w:val="24"/>
        </w:rPr>
        <w:t xml:space="preserve">have </w:t>
      </w:r>
      <w:r w:rsidR="0001018D" w:rsidRPr="00E54F1C">
        <w:rPr>
          <w:rFonts w:ascii="Times New Roman" w:hAnsi="Times New Roman" w:cs="Times New Roman"/>
          <w:sz w:val="24"/>
          <w:szCs w:val="24"/>
        </w:rPr>
        <w:t>begun investigating</w:t>
      </w:r>
      <w:r w:rsidR="00E92ED2" w:rsidRPr="00E54F1C">
        <w:rPr>
          <w:rFonts w:ascii="Times New Roman" w:hAnsi="Times New Roman" w:cs="Times New Roman"/>
          <w:sz w:val="24"/>
          <w:szCs w:val="24"/>
        </w:rPr>
        <w:t xml:space="preserve"> </w:t>
      </w:r>
      <w:r w:rsidR="0089411B" w:rsidRPr="00E54F1C">
        <w:rPr>
          <w:rFonts w:ascii="Times New Roman" w:hAnsi="Times New Roman" w:cs="Times New Roman"/>
          <w:sz w:val="24"/>
          <w:szCs w:val="24"/>
        </w:rPr>
        <w:t xml:space="preserve">initiatives </w:t>
      </w:r>
      <w:r w:rsidR="00740618" w:rsidRPr="00E54F1C">
        <w:rPr>
          <w:rFonts w:ascii="Times New Roman" w:hAnsi="Times New Roman" w:cs="Times New Roman"/>
          <w:sz w:val="24"/>
          <w:szCs w:val="24"/>
        </w:rPr>
        <w:t>that</w:t>
      </w:r>
      <w:r w:rsidR="002C492D" w:rsidRPr="00E54F1C">
        <w:rPr>
          <w:rFonts w:ascii="Times New Roman" w:hAnsi="Times New Roman" w:cs="Times New Roman"/>
          <w:sz w:val="24"/>
          <w:szCs w:val="24"/>
        </w:rPr>
        <w:t xml:space="preserve"> </w:t>
      </w:r>
      <w:r w:rsidR="00740618" w:rsidRPr="00E54F1C">
        <w:rPr>
          <w:rFonts w:ascii="Times New Roman" w:hAnsi="Times New Roman" w:cs="Times New Roman"/>
          <w:sz w:val="24"/>
          <w:szCs w:val="24"/>
        </w:rPr>
        <w:t xml:space="preserve">offer </w:t>
      </w:r>
      <w:r w:rsidR="00FF142E" w:rsidRPr="00E54F1C">
        <w:rPr>
          <w:rFonts w:ascii="Times New Roman" w:hAnsi="Times New Roman" w:cs="Times New Roman"/>
          <w:sz w:val="24"/>
          <w:szCs w:val="24"/>
        </w:rPr>
        <w:t>increase</w:t>
      </w:r>
      <w:r w:rsidR="00E0385D" w:rsidRPr="00E54F1C">
        <w:rPr>
          <w:rFonts w:ascii="Times New Roman" w:hAnsi="Times New Roman" w:cs="Times New Roman"/>
          <w:sz w:val="24"/>
          <w:szCs w:val="24"/>
        </w:rPr>
        <w:t>d</w:t>
      </w:r>
      <w:r w:rsidR="00FF142E" w:rsidRPr="00E54F1C">
        <w:rPr>
          <w:rFonts w:ascii="Times New Roman" w:hAnsi="Times New Roman" w:cs="Times New Roman"/>
          <w:sz w:val="24"/>
          <w:szCs w:val="24"/>
        </w:rPr>
        <w:t xml:space="preserve"> efficiencies and reduce</w:t>
      </w:r>
      <w:r w:rsidR="001B17F4" w:rsidRPr="00E54F1C">
        <w:rPr>
          <w:rFonts w:ascii="Times New Roman" w:hAnsi="Times New Roman" w:cs="Times New Roman"/>
          <w:sz w:val="24"/>
          <w:szCs w:val="24"/>
        </w:rPr>
        <w:t>d</w:t>
      </w:r>
      <w:r w:rsidR="00FF142E" w:rsidRPr="00E54F1C">
        <w:rPr>
          <w:rFonts w:ascii="Times New Roman" w:hAnsi="Times New Roman" w:cs="Times New Roman"/>
          <w:sz w:val="24"/>
          <w:szCs w:val="24"/>
        </w:rPr>
        <w:t xml:space="preserve"> </w:t>
      </w:r>
      <w:r w:rsidR="003E676E" w:rsidRPr="00E54F1C">
        <w:rPr>
          <w:rFonts w:ascii="Times New Roman" w:hAnsi="Times New Roman" w:cs="Times New Roman"/>
          <w:sz w:val="24"/>
          <w:szCs w:val="24"/>
        </w:rPr>
        <w:t xml:space="preserve">costs. One </w:t>
      </w:r>
      <w:r w:rsidR="005272B5">
        <w:rPr>
          <w:rFonts w:ascii="Times New Roman" w:hAnsi="Times New Roman" w:cs="Times New Roman"/>
          <w:sz w:val="24"/>
          <w:szCs w:val="24"/>
        </w:rPr>
        <w:t xml:space="preserve">such </w:t>
      </w:r>
      <w:r w:rsidR="0089411B" w:rsidRPr="00E54F1C">
        <w:rPr>
          <w:rFonts w:ascii="Times New Roman" w:hAnsi="Times New Roman" w:cs="Times New Roman"/>
          <w:sz w:val="24"/>
          <w:szCs w:val="24"/>
        </w:rPr>
        <w:t xml:space="preserve">initiative </w:t>
      </w:r>
      <w:r w:rsidR="00340A6F" w:rsidRPr="00E54F1C">
        <w:rPr>
          <w:rFonts w:ascii="Times New Roman" w:hAnsi="Times New Roman" w:cs="Times New Roman"/>
          <w:sz w:val="24"/>
          <w:szCs w:val="24"/>
        </w:rPr>
        <w:t xml:space="preserve">is the adoption of information technology (IT); </w:t>
      </w:r>
      <w:r w:rsidR="00536E37">
        <w:rPr>
          <w:rFonts w:ascii="Times New Roman" w:hAnsi="Times New Roman" w:cs="Times New Roman"/>
          <w:sz w:val="24"/>
          <w:szCs w:val="24"/>
        </w:rPr>
        <w:t xml:space="preserve">IT </w:t>
      </w:r>
      <w:r w:rsidR="003710BA">
        <w:rPr>
          <w:rFonts w:ascii="Times New Roman" w:hAnsi="Times New Roman" w:cs="Times New Roman"/>
          <w:sz w:val="24"/>
          <w:szCs w:val="24"/>
        </w:rPr>
        <w:t xml:space="preserve">has been proven to </w:t>
      </w:r>
      <w:r w:rsidR="003710BA">
        <w:rPr>
          <w:rFonts w:ascii="Times New Roman" w:hAnsi="Times New Roman" w:cs="Times New Roman"/>
          <w:sz w:val="24"/>
          <w:szCs w:val="24"/>
        </w:rPr>
        <w:t xml:space="preserve">offer </w:t>
      </w:r>
      <w:r w:rsidR="0055604C">
        <w:rPr>
          <w:rFonts w:ascii="Times New Roman" w:hAnsi="Times New Roman" w:cs="Times New Roman"/>
          <w:sz w:val="24"/>
          <w:szCs w:val="24"/>
        </w:rPr>
        <w:t xml:space="preserve">numerous </w:t>
      </w:r>
      <w:r w:rsidR="0003349A">
        <w:rPr>
          <w:rFonts w:ascii="Times New Roman" w:hAnsi="Times New Roman" w:cs="Times New Roman"/>
          <w:sz w:val="24"/>
          <w:szCs w:val="24"/>
        </w:rPr>
        <w:t xml:space="preserve">advantages but </w:t>
      </w:r>
      <w:r w:rsidR="00815A85">
        <w:rPr>
          <w:rFonts w:ascii="Times New Roman" w:hAnsi="Times New Roman" w:cs="Times New Roman"/>
          <w:sz w:val="24"/>
          <w:szCs w:val="24"/>
        </w:rPr>
        <w:t xml:space="preserve">is </w:t>
      </w:r>
      <w:r w:rsidR="00340A6F" w:rsidRPr="00E54F1C">
        <w:rPr>
          <w:rFonts w:ascii="Times New Roman" w:hAnsi="Times New Roman" w:cs="Times New Roman"/>
          <w:sz w:val="24"/>
          <w:szCs w:val="24"/>
        </w:rPr>
        <w:t xml:space="preserve">currently under utilised by </w:t>
      </w:r>
      <w:r w:rsidR="00340A6F" w:rsidRPr="004A3559">
        <w:rPr>
          <w:rFonts w:ascii="Times New Roman" w:hAnsi="Times New Roman" w:cs="Times New Roman"/>
          <w:sz w:val="24"/>
          <w:szCs w:val="24"/>
        </w:rPr>
        <w:t xml:space="preserve">NGOs operating in HSCs. </w:t>
      </w:r>
      <w:r w:rsidR="006060B6">
        <w:rPr>
          <w:rFonts w:ascii="Times New Roman" w:hAnsi="Times New Roman" w:cs="Times New Roman"/>
          <w:sz w:val="24"/>
          <w:szCs w:val="24"/>
        </w:rPr>
        <w:t xml:space="preserve">This </w:t>
      </w:r>
      <w:r w:rsidR="00340A6F" w:rsidRPr="004A3559">
        <w:rPr>
          <w:rFonts w:ascii="Times New Roman" w:hAnsi="Times New Roman" w:cs="Times New Roman"/>
          <w:sz w:val="24"/>
          <w:szCs w:val="24"/>
        </w:rPr>
        <w:t xml:space="preserve">paper investigates the </w:t>
      </w:r>
      <w:r w:rsidR="00340A6F" w:rsidRPr="004A3559">
        <w:rPr>
          <w:rFonts w:ascii="Times New Roman" w:hAnsi="Times New Roman" w:cs="Times New Roman"/>
          <w:sz w:val="24"/>
          <w:szCs w:val="24"/>
          <w:lang w:val="en-US"/>
        </w:rPr>
        <w:t xml:space="preserve">benefits </w:t>
      </w:r>
      <w:r w:rsidR="00FE4DB1">
        <w:rPr>
          <w:rFonts w:ascii="Times New Roman" w:hAnsi="Times New Roman" w:cs="Times New Roman"/>
          <w:sz w:val="24"/>
          <w:szCs w:val="24"/>
          <w:lang w:val="en-US"/>
        </w:rPr>
        <w:t xml:space="preserve">of </w:t>
      </w:r>
      <w:r w:rsidR="00340A6F" w:rsidRPr="004A3559">
        <w:rPr>
          <w:rFonts w:ascii="Times New Roman" w:hAnsi="Times New Roman" w:cs="Times New Roman"/>
          <w:sz w:val="24"/>
          <w:szCs w:val="24"/>
          <w:lang w:val="en-US"/>
        </w:rPr>
        <w:t xml:space="preserve">increased IT adoption in HSCs, the barriers to IT adoption within HSCs as well as a number of </w:t>
      </w:r>
      <w:r w:rsidR="00096CDF" w:rsidRPr="004A3559">
        <w:rPr>
          <w:rFonts w:ascii="Times New Roman" w:hAnsi="Times New Roman" w:cs="Times New Roman"/>
          <w:sz w:val="24"/>
          <w:szCs w:val="24"/>
          <w:lang w:val="en-US"/>
        </w:rPr>
        <w:t>IT solutions that are most suited to the needs of HSCs</w:t>
      </w:r>
      <w:r w:rsidR="00340A6F" w:rsidRPr="004A3559">
        <w:rPr>
          <w:rFonts w:ascii="Times New Roman" w:hAnsi="Times New Roman" w:cs="Times New Roman"/>
          <w:sz w:val="24"/>
          <w:szCs w:val="24"/>
          <w:lang w:val="en-US"/>
        </w:rPr>
        <w:t>.</w:t>
      </w:r>
    </w:p>
    <w:p w14:paraId="492D4348" w14:textId="77777777" w:rsidR="00340A6F" w:rsidRPr="004A3559" w:rsidRDefault="00340A6F" w:rsidP="00340A6F">
      <w:pPr>
        <w:jc w:val="both"/>
        <w:rPr>
          <w:rFonts w:ascii="Times New Roman" w:hAnsi="Times New Roman" w:cs="Times New Roman"/>
          <w:sz w:val="24"/>
          <w:szCs w:val="24"/>
        </w:rPr>
      </w:pPr>
    </w:p>
    <w:p w14:paraId="687AF4D9" w14:textId="34C79527" w:rsidR="00340A6F" w:rsidRPr="004A3559" w:rsidRDefault="008B12CC" w:rsidP="00894D0E">
      <w:pPr>
        <w:rPr>
          <w:rFonts w:ascii="Times New Roman" w:hAnsi="Times New Roman"/>
          <w:sz w:val="24"/>
          <w:szCs w:val="24"/>
        </w:rPr>
      </w:pPr>
      <w:r w:rsidRPr="004A3559">
        <w:rPr>
          <w:rFonts w:ascii="Times New Roman" w:hAnsi="Times New Roman"/>
          <w:b/>
          <w:sz w:val="24"/>
          <w:szCs w:val="24"/>
        </w:rPr>
        <w:t>Track</w:t>
      </w:r>
      <w:r w:rsidR="00340A6F" w:rsidRPr="004A3559">
        <w:rPr>
          <w:rFonts w:ascii="Times New Roman" w:hAnsi="Times New Roman"/>
          <w:b/>
          <w:sz w:val="24"/>
          <w:szCs w:val="24"/>
        </w:rPr>
        <w:t xml:space="preserve">: </w:t>
      </w:r>
      <w:r w:rsidR="00ED0659" w:rsidRPr="004A3559">
        <w:rPr>
          <w:rFonts w:ascii="Times New Roman" w:hAnsi="Times New Roman"/>
          <w:sz w:val="24"/>
          <w:szCs w:val="24"/>
        </w:rPr>
        <w:t>Operations Logistics and Supply Chain Management</w:t>
      </w:r>
    </w:p>
    <w:p w14:paraId="789B1ECB" w14:textId="77777777" w:rsidR="008B12CC" w:rsidRPr="004A3559" w:rsidRDefault="008B12CC" w:rsidP="00894D0E">
      <w:pPr>
        <w:rPr>
          <w:rFonts w:ascii="Times New Roman" w:hAnsi="Times New Roman"/>
          <w:sz w:val="24"/>
          <w:szCs w:val="24"/>
        </w:rPr>
      </w:pPr>
    </w:p>
    <w:p w14:paraId="71F94848" w14:textId="05FF11CD" w:rsidR="008B12CC" w:rsidRPr="004A3559" w:rsidRDefault="008B12CC" w:rsidP="00894D0E">
      <w:pPr>
        <w:rPr>
          <w:rFonts w:ascii="Times New Roman" w:hAnsi="Times New Roman"/>
          <w:b/>
          <w:sz w:val="24"/>
          <w:szCs w:val="24"/>
        </w:rPr>
      </w:pPr>
      <w:r w:rsidRPr="004A3559">
        <w:rPr>
          <w:rFonts w:ascii="Times New Roman" w:hAnsi="Times New Roman"/>
          <w:b/>
          <w:sz w:val="24"/>
          <w:szCs w:val="24"/>
        </w:rPr>
        <w:t>Word Count:</w:t>
      </w:r>
      <w:r w:rsidR="00FB621D" w:rsidRPr="004A3559">
        <w:rPr>
          <w:rFonts w:ascii="Times New Roman" w:hAnsi="Times New Roman"/>
          <w:b/>
          <w:sz w:val="24"/>
          <w:szCs w:val="24"/>
        </w:rPr>
        <w:t xml:space="preserve"> </w:t>
      </w:r>
      <w:r w:rsidR="004B3C56" w:rsidRPr="004B3C56">
        <w:rPr>
          <w:rFonts w:ascii="Times New Roman" w:hAnsi="Times New Roman"/>
          <w:sz w:val="24"/>
          <w:szCs w:val="24"/>
        </w:rPr>
        <w:t>575</w:t>
      </w:r>
      <w:r w:rsidR="00E522C4">
        <w:rPr>
          <w:rFonts w:ascii="Times New Roman" w:hAnsi="Times New Roman"/>
          <w:sz w:val="24"/>
          <w:szCs w:val="24"/>
        </w:rPr>
        <w:t>8</w:t>
      </w:r>
      <w:r w:rsidR="004B3C56">
        <w:rPr>
          <w:rFonts w:ascii="Times New Roman" w:hAnsi="Times New Roman"/>
          <w:sz w:val="24"/>
          <w:szCs w:val="24"/>
        </w:rPr>
        <w:t xml:space="preserve"> words</w:t>
      </w:r>
    </w:p>
    <w:p w14:paraId="0356D9C9" w14:textId="77777777" w:rsidR="008B12CC" w:rsidRPr="004A3559" w:rsidRDefault="008B12CC" w:rsidP="00894D0E">
      <w:pPr>
        <w:rPr>
          <w:rFonts w:ascii="Times New Roman" w:hAnsi="Times New Roman"/>
          <w:sz w:val="24"/>
          <w:szCs w:val="24"/>
        </w:rPr>
      </w:pPr>
    </w:p>
    <w:p w14:paraId="501024EA" w14:textId="77777777" w:rsidR="00340A6F" w:rsidRPr="004A3559" w:rsidRDefault="00340A6F" w:rsidP="000C1800">
      <w:pPr>
        <w:rPr>
          <w:rFonts w:ascii="Times New Roman" w:hAnsi="Times New Roman"/>
          <w:sz w:val="24"/>
          <w:szCs w:val="24"/>
        </w:rPr>
      </w:pPr>
    </w:p>
    <w:p w14:paraId="1664F70F" w14:textId="77777777" w:rsidR="00340A6F" w:rsidRDefault="00340A6F" w:rsidP="000C1800"/>
    <w:p w14:paraId="3A66A9F4" w14:textId="7A75F6D7" w:rsidR="00340A6F" w:rsidRPr="000A7BC0" w:rsidRDefault="008B12CC" w:rsidP="00340A6F">
      <w:pPr>
        <w:jc w:val="both"/>
        <w:outlineLvl w:val="0"/>
        <w:rPr>
          <w:rFonts w:ascii="Times New Roman" w:hAnsi="Times New Roman" w:cs="Times New Roman"/>
          <w:b/>
          <w:sz w:val="24"/>
          <w:szCs w:val="24"/>
        </w:rPr>
      </w:pPr>
      <w:r>
        <w:rPr>
          <w:rFonts w:ascii="Times New Roman" w:hAnsi="Times New Roman" w:cs="Times New Roman"/>
          <w:b/>
          <w:sz w:val="24"/>
          <w:szCs w:val="24"/>
        </w:rPr>
        <w:br w:type="column"/>
      </w:r>
      <w:r w:rsidR="00340A6F">
        <w:rPr>
          <w:rFonts w:ascii="Times New Roman" w:hAnsi="Times New Roman" w:cs="Times New Roman"/>
          <w:b/>
          <w:sz w:val="24"/>
          <w:szCs w:val="24"/>
        </w:rPr>
        <w:lastRenderedPageBreak/>
        <w:t>Introduction</w:t>
      </w:r>
    </w:p>
    <w:p w14:paraId="0F92D5A1" w14:textId="77777777" w:rsidR="00340A6F" w:rsidRDefault="00340A6F" w:rsidP="00340A6F">
      <w:pPr>
        <w:jc w:val="both"/>
        <w:rPr>
          <w:rFonts w:ascii="Times New Roman" w:hAnsi="Times New Roman" w:cs="Times New Roman"/>
          <w:sz w:val="24"/>
          <w:szCs w:val="24"/>
          <w:lang w:val="en-US"/>
        </w:rPr>
      </w:pPr>
    </w:p>
    <w:p w14:paraId="0F1A28C1" w14:textId="0892B3B5" w:rsidR="00340A6F" w:rsidRDefault="00340A6F" w:rsidP="00340A6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umanitarian Supply Chains (HSCs) are supply chains (SC) that deliver goods and services to those in need after a disaster strik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513550810846087", "ISBN" : "0960003071073", "ISSN" : "0951-3558", "abstract" : "Purpose: The purpose of this paper is to compare performance measurement in the humanitarian relief chain with performance measurement in the commercial supply chain, develop performance metrics for the humanitarian relief chain, and present a framework that can be used as a basis for a performance measurement system in the relief sector. Design/methodology/approach: The performance measurement analysis is developed through extensions on an existing performance measurement framework. Details regarding relief chain system were obtained through off-site and on-site interviews with relief professionals from World Vision International. Findings: The paper finds that this work yielded: a comparison of performance measurement in the - humanitarian relief chain with performance measurement in the commercial supply chain, new performance metrics for the humanitarian relief chain, and a performance measurement framework for the relief chain. Research limitations/implications: The paper shows that future work includes performance measurement in community involvement and empowerment, performance measurement in community development, performance measurement in the combined relief and development mission, and understanding the role and impacts of cooperation and coordination in the relief chain. Practical implications: This paper provides a practical procedure for developing effective - performance measurement systems for relief logistics processes. Originality/value: The paper presents to humanitarian relief professionals a new approach to performance measurement for relief logistics and to researchers in supply chain performance a comparison and contrast between performance measurement for relief and performance measurement in the commercial chain, new performance metrics for the relief chain, and implications for modern, quick-response supply chains. [ABSTRACT FROM AUTHOR]", "author" : [ { "dropping-particle" : "", "family" : "Beamon", "given" : "Benita", "non-dropping-particle" : "", "parse-names" : false, "suffix" : "" }, { "dropping-particle" : "", "family" : "Balcik", "given" : "Burcu", "non-dropping-particle" : "", "parse-names" : false, "suffix" : "" } ], "container-title" : "International Journal of Public Sector Management", "id" : "ITEM-1", "issue" : "1", "issued" : { "date-parts" : [ [ "2008" ] ] }, "page" : "4-25", "title" : "Performance measurement in humanitarian relief chains", "type" : "article-journal", "volume" : "21" }, "uris" : [ "http://www.mendeley.com/documents/?uuid=fb622706-76c1-471e-a9ee-dab2e1a015ec" ] } ], "mendeley" : { "formattedCitation" : "(Beamon and Balcik, 2008)", "plainTextFormattedCitation" : "(Beamon and Balcik, 2008)", "previouslyFormattedCitation" : "(Beamon and Balcik,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403262">
        <w:rPr>
          <w:rFonts w:ascii="Times New Roman" w:hAnsi="Times New Roman" w:cs="Times New Roman"/>
          <w:noProof/>
          <w:sz w:val="24"/>
          <w:szCs w:val="24"/>
          <w:lang w:val="en-US"/>
        </w:rPr>
        <w:t>(Beamon and Balcik,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ademic interest in this field has been piqued mainly by the increased number and magnitude of natural disasters in recent years, </w:t>
      </w:r>
      <w:r w:rsidR="00167A00">
        <w:rPr>
          <w:rFonts w:ascii="Times New Roman" w:hAnsi="Times New Roman" w:cs="Times New Roman"/>
          <w:sz w:val="24"/>
          <w:szCs w:val="24"/>
          <w:lang w:val="en-US"/>
        </w:rPr>
        <w:t>and</w:t>
      </w:r>
      <w:r>
        <w:rPr>
          <w:rFonts w:ascii="Times New Roman" w:hAnsi="Times New Roman" w:cs="Times New Roman"/>
          <w:sz w:val="24"/>
          <w:szCs w:val="24"/>
          <w:lang w:val="en-US"/>
        </w:rPr>
        <w:t xml:space="preserve"> also by the fact that the vast majority of disaster relief projects are deemed unsuccessful due to the numerous and multi-faceted challenges these supply chains fa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BIJ-07-2011-0053", "ISBN" : "0960003071073", "ISSN" : "1463-5771", "abstract" : "Purpose - A review of relief-and-recovery glitches related to natural disasters revealed four main issues that hinder the effectiveness of relief efforts. A common theme across these issues is a need for a more holistic systems design to provide better coordination within Humanitarian Aid and Disaster Relief (HADR). This paper addresses this issue.Design/methodology/approach - This is a conceptual paper using systems design theory to frame the extant literature and delineate the challenges and opportunities in HADR with respect to environment, processes, and goals. With the focus on systems design, we use fundamental principles of systems thinking to identify core issues and questions that require the attention of future research. Findings - HADR supply chains are made up of a complex set of players. By answering the questions we have proposed using systems thinking, these organizations can be motivated to coordinate efforts in the HADR supply chain to create a more cohesive response effort.Research limitations/implications - Progress is needed to transition from temporary to synchronized, \"borderless\" HADR supply chain networks. The result would be that HADR supply chains would more effectively reduce suffering and operate at lower total costs\u2014two goals that are worth pursuing.Originality/value - This paper is written in response to Richey\u2019s (2009) call for a more theoretical base in HADR research. Addressing the proposed research questions introduced in this paper will increase HADR system transparency, allowing us to better evaluate theoretically the governance and synchronization mechanisms required to enhance collaboration and improve HADR effectiveness.", "author" : [ { "dropping-particle" : "", "family" : "Fawcett", "given" : "Amydee", "non-dropping-particle" : "", "parse-names" : false, "suffix" : "" }, { "dropping-particle" : "", "family" : "Fawcett", "given" : "Stanley", "non-dropping-particle" : "", "parse-names" : false, "suffix" : "" } ], "container-title" : "Benchmarking: An International Journal", "id" : "ITEM-1", "issue" : "5", "issued" : { "date-parts" : [ [ "2013" ] ] }, "page" : "6", "title" : "Benchmarking the state of humanitarian aid and disaster relief: A systems design perspective and research agenda", "type" : "article-journal", "volume" : "20" }, "uris" : [ "http://www.mendeley.com/documents/?uuid=8246df3f-ee39-45b5-ad4a-8c18181eca6a" ] } ], "mendeley" : { "formattedCitation" : "(Fawcett and Fawcett, 2013)", "plainTextFormattedCitation" : "(Fawcett and Fawcett, 2013)", "previouslyFormattedCitation" : "(Fawcett and Fawcett,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341E93">
        <w:rPr>
          <w:rFonts w:ascii="Times New Roman" w:hAnsi="Times New Roman" w:cs="Times New Roman"/>
          <w:noProof/>
          <w:sz w:val="24"/>
          <w:szCs w:val="24"/>
          <w:lang w:val="en-US"/>
        </w:rPr>
        <w:t>(Fawcett and Fawcet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20B50">
        <w:rPr>
          <w:rFonts w:ascii="Times New Roman" w:hAnsi="Times New Roman" w:cs="Times New Roman"/>
          <w:sz w:val="24"/>
          <w:szCs w:val="24"/>
          <w:lang w:val="en-US"/>
        </w:rPr>
        <w:t xml:space="preserve"> Examples of these challenges include</w:t>
      </w:r>
      <w:r w:rsidR="009C1298">
        <w:rPr>
          <w:rFonts w:ascii="Times New Roman" w:hAnsi="Times New Roman" w:cs="Times New Roman"/>
          <w:sz w:val="24"/>
          <w:szCs w:val="24"/>
          <w:lang w:val="en-US"/>
        </w:rPr>
        <w:t xml:space="preserve"> </w:t>
      </w:r>
      <w:r w:rsidR="00650941">
        <w:rPr>
          <w:rFonts w:ascii="Times New Roman" w:hAnsi="Times New Roman" w:cs="Times New Roman"/>
          <w:sz w:val="24"/>
          <w:szCs w:val="24"/>
          <w:lang w:val="en-US"/>
        </w:rPr>
        <w:t xml:space="preserve">uncertainty over supply and demand </w:t>
      </w:r>
      <w:r w:rsidR="00B8404B">
        <w:rPr>
          <w:rFonts w:ascii="Times New Roman" w:hAnsi="Times New Roman" w:cs="Times New Roman"/>
          <w:sz w:val="24"/>
          <w:szCs w:val="24"/>
          <w:lang w:val="en-US"/>
        </w:rPr>
        <w:t>locations after the disaster strikes</w:t>
      </w:r>
      <w:r w:rsidR="00A15161">
        <w:rPr>
          <w:rFonts w:ascii="Times New Roman" w:hAnsi="Times New Roman" w:cs="Times New Roman"/>
          <w:sz w:val="24"/>
          <w:szCs w:val="24"/>
          <w:lang w:val="en-US"/>
        </w:rPr>
        <w:t xml:space="preserve">, </w:t>
      </w:r>
      <w:r w:rsidR="009C1298">
        <w:rPr>
          <w:rFonts w:ascii="Times New Roman" w:hAnsi="Times New Roman" w:cs="Times New Roman"/>
          <w:sz w:val="24"/>
          <w:szCs w:val="24"/>
          <w:lang w:val="en-US"/>
        </w:rPr>
        <w:t>limited access to accurate information</w:t>
      </w:r>
      <w:r w:rsidR="00C863F2">
        <w:rPr>
          <w:rFonts w:ascii="Times New Roman" w:hAnsi="Times New Roman" w:cs="Times New Roman"/>
          <w:sz w:val="24"/>
          <w:szCs w:val="24"/>
          <w:lang w:val="en-US"/>
        </w:rPr>
        <w:t xml:space="preserve"> from those in the field</w:t>
      </w:r>
      <w:r w:rsidR="0027761C">
        <w:rPr>
          <w:rFonts w:ascii="Times New Roman" w:hAnsi="Times New Roman" w:cs="Times New Roman"/>
          <w:sz w:val="24"/>
          <w:szCs w:val="24"/>
          <w:lang w:val="en-US"/>
        </w:rPr>
        <w:t xml:space="preserve">, </w:t>
      </w:r>
      <w:r w:rsidR="00873C61">
        <w:rPr>
          <w:rFonts w:ascii="Times New Roman" w:hAnsi="Times New Roman" w:cs="Times New Roman"/>
          <w:sz w:val="24"/>
          <w:szCs w:val="24"/>
          <w:lang w:val="en-US"/>
        </w:rPr>
        <w:t>duplication of effort by</w:t>
      </w:r>
      <w:r w:rsidR="00146B4E">
        <w:rPr>
          <w:rFonts w:ascii="Times New Roman" w:hAnsi="Times New Roman" w:cs="Times New Roman"/>
          <w:sz w:val="24"/>
          <w:szCs w:val="24"/>
          <w:lang w:val="en-US"/>
        </w:rPr>
        <w:t xml:space="preserve"> the multiple NGOs operating in the same </w:t>
      </w:r>
      <w:r w:rsidR="00961AE5">
        <w:rPr>
          <w:rFonts w:ascii="Times New Roman" w:hAnsi="Times New Roman" w:cs="Times New Roman"/>
          <w:sz w:val="24"/>
          <w:szCs w:val="24"/>
          <w:lang w:val="en-US"/>
        </w:rPr>
        <w:t>location</w:t>
      </w:r>
      <w:r w:rsidR="00873C61">
        <w:rPr>
          <w:rFonts w:ascii="Times New Roman" w:hAnsi="Times New Roman" w:cs="Times New Roman"/>
          <w:sz w:val="24"/>
          <w:szCs w:val="24"/>
          <w:lang w:val="en-US"/>
        </w:rPr>
        <w:t xml:space="preserve">, </w:t>
      </w:r>
      <w:r w:rsidR="004F5041">
        <w:rPr>
          <w:rFonts w:ascii="Times New Roman" w:hAnsi="Times New Roman" w:cs="Times New Roman"/>
          <w:sz w:val="24"/>
          <w:szCs w:val="24"/>
          <w:lang w:val="en-US"/>
        </w:rPr>
        <w:t>damage to local infrastructure in the affected area</w:t>
      </w:r>
      <w:r w:rsidR="0086271C">
        <w:rPr>
          <w:rFonts w:ascii="Times New Roman" w:hAnsi="Times New Roman" w:cs="Times New Roman"/>
          <w:sz w:val="24"/>
          <w:szCs w:val="24"/>
          <w:lang w:val="en-US"/>
        </w:rPr>
        <w:t xml:space="preserve">, </w:t>
      </w:r>
      <w:r w:rsidR="00066069">
        <w:rPr>
          <w:rFonts w:ascii="Times New Roman" w:hAnsi="Times New Roman" w:cs="Times New Roman"/>
          <w:sz w:val="24"/>
          <w:szCs w:val="24"/>
          <w:lang w:val="en-US"/>
        </w:rPr>
        <w:t>shortage of skilled workers</w:t>
      </w:r>
      <w:r w:rsidR="004A532E">
        <w:rPr>
          <w:rFonts w:ascii="Times New Roman" w:hAnsi="Times New Roman" w:cs="Times New Roman"/>
          <w:sz w:val="24"/>
          <w:szCs w:val="24"/>
          <w:lang w:val="en-US"/>
        </w:rPr>
        <w:t xml:space="preserve"> on the ground, </w:t>
      </w:r>
      <w:r w:rsidR="006D2554">
        <w:rPr>
          <w:rFonts w:ascii="Times New Roman" w:hAnsi="Times New Roman" w:cs="Times New Roman"/>
          <w:sz w:val="24"/>
          <w:szCs w:val="24"/>
          <w:lang w:val="en-US"/>
        </w:rPr>
        <w:t xml:space="preserve">and the multitude of </w:t>
      </w:r>
      <w:r w:rsidR="00754A8F">
        <w:rPr>
          <w:rFonts w:ascii="Times New Roman" w:hAnsi="Times New Roman" w:cs="Times New Roman"/>
          <w:sz w:val="24"/>
          <w:szCs w:val="24"/>
          <w:lang w:val="en-US"/>
        </w:rPr>
        <w:t xml:space="preserve">stakeholders </w:t>
      </w:r>
      <w:r w:rsidR="006D2554">
        <w:rPr>
          <w:rFonts w:ascii="Times New Roman" w:hAnsi="Times New Roman" w:cs="Times New Roman"/>
          <w:sz w:val="24"/>
          <w:szCs w:val="24"/>
          <w:lang w:val="en-US"/>
        </w:rPr>
        <w:t xml:space="preserve">involved in these operations </w:t>
      </w:r>
      <w:r w:rsidR="00754A8F">
        <w:rPr>
          <w:rFonts w:ascii="Times New Roman" w:hAnsi="Times New Roman" w:cs="Times New Roman"/>
          <w:sz w:val="24"/>
          <w:szCs w:val="24"/>
          <w:lang w:val="en-US"/>
        </w:rPr>
        <w:t xml:space="preserve">(each with their own cultural and </w:t>
      </w:r>
      <w:r w:rsidR="00CD6D97">
        <w:rPr>
          <w:rFonts w:ascii="Times New Roman" w:hAnsi="Times New Roman" w:cs="Times New Roman"/>
          <w:sz w:val="24"/>
          <w:szCs w:val="24"/>
          <w:lang w:val="en-US"/>
        </w:rPr>
        <w:t>political nuances</w:t>
      </w:r>
      <w:r w:rsidR="00AC7A3F">
        <w:rPr>
          <w:rFonts w:ascii="Times New Roman" w:hAnsi="Times New Roman" w:cs="Times New Roman"/>
          <w:sz w:val="24"/>
          <w:szCs w:val="24"/>
          <w:lang w:val="en-US"/>
        </w:rPr>
        <w:t xml:space="preserve"> and </w:t>
      </w:r>
      <w:r w:rsidR="00305019">
        <w:rPr>
          <w:rFonts w:ascii="Times New Roman" w:hAnsi="Times New Roman" w:cs="Times New Roman"/>
          <w:sz w:val="24"/>
          <w:szCs w:val="24"/>
          <w:lang w:val="en-US"/>
        </w:rPr>
        <w:t>mandates</w:t>
      </w:r>
      <w:r w:rsidR="00CD6D97">
        <w:rPr>
          <w:rFonts w:ascii="Times New Roman" w:hAnsi="Times New Roman" w:cs="Times New Roman"/>
          <w:sz w:val="24"/>
          <w:szCs w:val="24"/>
          <w:lang w:val="en-US"/>
        </w:rPr>
        <w:t>)</w:t>
      </w:r>
      <w:r w:rsidR="00387024">
        <w:rPr>
          <w:rFonts w:ascii="Times New Roman" w:hAnsi="Times New Roman" w:cs="Times New Roman"/>
          <w:sz w:val="24"/>
          <w:szCs w:val="24"/>
          <w:lang w:val="en-US"/>
        </w:rPr>
        <w:t xml:space="preserve">, </w:t>
      </w:r>
      <w:r w:rsidR="00F838E4">
        <w:rPr>
          <w:rFonts w:ascii="Times New Roman" w:hAnsi="Times New Roman" w:cs="Times New Roman"/>
          <w:sz w:val="24"/>
          <w:szCs w:val="24"/>
          <w:lang w:val="en-US"/>
        </w:rPr>
        <w:t>to name just a few.</w:t>
      </w:r>
    </w:p>
    <w:p w14:paraId="383C9F0C" w14:textId="77777777" w:rsidR="00547D5A" w:rsidRDefault="00340A6F" w:rsidP="00340A6F">
      <w:pPr>
        <w:ind w:firstLine="284"/>
        <w:jc w:val="both"/>
        <w:rPr>
          <w:rFonts w:ascii="Times New Roman" w:hAnsi="Times New Roman" w:cs="Times New Roman"/>
          <w:sz w:val="24"/>
          <w:szCs w:val="24"/>
        </w:rPr>
      </w:pPr>
      <w:r w:rsidRPr="006D478C">
        <w:rPr>
          <w:rFonts w:ascii="Times New Roman" w:hAnsi="Times New Roman" w:cs="Times New Roman"/>
          <w:sz w:val="24"/>
          <w:szCs w:val="24"/>
        </w:rPr>
        <w:t xml:space="preserve">A suggested method of reducing the challenges faced by HSCs is increased use of Information Technology (IT), especially given the proven efficiency and effectiveness it offers commercial supply chains </w:t>
      </w:r>
      <w:r w:rsidRPr="006D478C">
        <w:rPr>
          <w:rFonts w:ascii="Times New Roman" w:hAnsi="Times New Roman" w:cs="Times New Roman"/>
          <w:sz w:val="24"/>
          <w:szCs w:val="24"/>
        </w:rPr>
        <w:fldChar w:fldCharType="begin" w:fldLock="1"/>
      </w:r>
      <w:r w:rsidRPr="006D478C">
        <w:rPr>
          <w:rFonts w:ascii="Times New Roman" w:hAnsi="Times New Roman" w:cs="Times New Roman"/>
          <w:sz w:val="24"/>
          <w:szCs w:val="24"/>
        </w:rPr>
        <w:instrText>ADDIN CSL_CITATION { "citationItems" : [ { "id" : "ITEM-1", "itemData" : { "DOI" : "10.1108/09513550810846087", "ISBN" : "0960003071073", "ISSN" : "0951-3558", "abstract" : "Purpose: The purpose of this paper is to compare performance measurement in the humanitarian relief chain with performance measurement in the commercial supply chain, develop performance metrics for the humanitarian relief chain, and present a framework that can be used as a basis for a performance measurement system in the relief sector. Design/methodology/approach: The performance measurement analysis is developed through extensions on an existing performance measurement framework. Details regarding relief chain system were obtained through off-site and on-site interviews with relief professionals from World Vision International. Findings: The paper finds that this work yielded: a comparison of performance measurement in the - humanitarian relief chain with performance measurement in the commercial supply chain, new performance metrics for the humanitarian relief chain, and a performance measurement framework for the relief chain. Research limitations/implications: The paper shows that future work includes performance measurement in community involvement and empowerment, performance measurement in community development, performance measurement in the combined relief and development mission, and understanding the role and impacts of cooperation and coordination in the relief chain. Practical implications: This paper provides a practical procedure for developing effective - performance measurement systems for relief logistics processes. Originality/value: The paper presents to humanitarian relief professionals a new approach to performance measurement for relief logistics and to researchers in supply chain performance a comparison and contrast between performance measurement for relief and performance measurement in the commercial chain, new performance metrics for the relief chain, and implications for modern, quick-response supply chains. [ABSTRACT FROM AUTHOR]", "author" : [ { "dropping-particle" : "", "family" : "Beamon", "given" : "Benita", "non-dropping-particle" : "", "parse-names" : false, "suffix" : "" }, { "dropping-particle" : "", "family" : "Balcik", "given" : "Burcu", "non-dropping-particle" : "", "parse-names" : false, "suffix" : "" } ], "container-title" : "International Journal of Public Sector Management", "id" : "ITEM-1", "issue" : "1", "issued" : { "date-parts" : [ [ "2008" ] ] }, "page" : "4-25", "title" : "Performance measurement in humanitarian relief chains", "type" : "article-journal", "volume" : "21" }, "uris" : [ "http://www.mendeley.com/documents/?uuid=fb622706-76c1-471e-a9ee-dab2e1a015ec" ] } ], "mendeley" : { "formattedCitation" : "(Beamon and Balcik, 2008)", "plainTextFormattedCitation" : "(Beamon and Balcik, 2008)", "previouslyFormattedCitation" : "(Beamon and Balcik, 2008)"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6D478C">
        <w:rPr>
          <w:rFonts w:ascii="Times New Roman" w:hAnsi="Times New Roman" w:cs="Times New Roman"/>
          <w:noProof/>
          <w:sz w:val="24"/>
          <w:szCs w:val="24"/>
        </w:rPr>
        <w:t>(Beamon and Balcik, 2008)</w:t>
      </w:r>
      <w:r w:rsidRPr="006D478C">
        <w:rPr>
          <w:rFonts w:ascii="Times New Roman" w:hAnsi="Times New Roman" w:cs="Times New Roman"/>
          <w:sz w:val="24"/>
          <w:szCs w:val="24"/>
        </w:rPr>
        <w:fldChar w:fldCharType="end"/>
      </w:r>
      <w:r w:rsidRPr="006D478C">
        <w:rPr>
          <w:rFonts w:ascii="Times New Roman" w:hAnsi="Times New Roman" w:cs="Times New Roman"/>
          <w:sz w:val="24"/>
          <w:szCs w:val="24"/>
        </w:rPr>
        <w:t xml:space="preserve">. Successful IT </w:t>
      </w:r>
      <w:r w:rsidR="009670DA">
        <w:rPr>
          <w:rFonts w:ascii="Times New Roman" w:hAnsi="Times New Roman" w:cs="Times New Roman"/>
          <w:sz w:val="24"/>
          <w:szCs w:val="24"/>
        </w:rPr>
        <w:t>adoption</w:t>
      </w:r>
      <w:r w:rsidRPr="006D478C">
        <w:rPr>
          <w:rFonts w:ascii="Times New Roman" w:hAnsi="Times New Roman" w:cs="Times New Roman"/>
          <w:sz w:val="24"/>
          <w:szCs w:val="24"/>
        </w:rPr>
        <w:t xml:space="preserve"> </w:t>
      </w:r>
      <w:r w:rsidR="00BB7F63">
        <w:rPr>
          <w:rFonts w:ascii="Times New Roman" w:hAnsi="Times New Roman" w:cs="Times New Roman"/>
          <w:sz w:val="24"/>
          <w:szCs w:val="24"/>
        </w:rPr>
        <w:t>has been proven to</w:t>
      </w:r>
      <w:r w:rsidRPr="006D478C">
        <w:rPr>
          <w:rFonts w:ascii="Times New Roman" w:hAnsi="Times New Roman" w:cs="Times New Roman"/>
          <w:sz w:val="24"/>
          <w:szCs w:val="24"/>
        </w:rPr>
        <w:t xml:space="preserve"> increase</w:t>
      </w:r>
      <w:r w:rsidR="00BB7F63">
        <w:rPr>
          <w:rFonts w:ascii="Times New Roman" w:hAnsi="Times New Roman" w:cs="Times New Roman"/>
          <w:sz w:val="24"/>
          <w:szCs w:val="24"/>
        </w:rPr>
        <w:t xml:space="preserve"> </w:t>
      </w:r>
      <w:r w:rsidRPr="006D478C">
        <w:rPr>
          <w:rFonts w:ascii="Times New Roman" w:hAnsi="Times New Roman" w:cs="Times New Roman"/>
          <w:sz w:val="24"/>
          <w:szCs w:val="24"/>
        </w:rPr>
        <w:t xml:space="preserve">agility within organisations, and the constant decrease in implementation costs makes adoption increasingly affordable for non-governmental organisations (NGOs) </w:t>
      </w:r>
      <w:r w:rsidRPr="006D478C">
        <w:rPr>
          <w:rFonts w:ascii="Times New Roman" w:hAnsi="Times New Roman" w:cs="Times New Roman"/>
          <w:sz w:val="24"/>
          <w:szCs w:val="24"/>
        </w:rPr>
        <w:fldChar w:fldCharType="begin" w:fldLock="1"/>
      </w:r>
      <w:r w:rsidRPr="006D478C">
        <w:rPr>
          <w:rFonts w:ascii="Times New Roman" w:hAnsi="Times New Roman" w:cs="Times New Roman"/>
          <w:sz w:val="24"/>
          <w:szCs w:val="24"/>
        </w:rPr>
        <w:instrText>ADDIN CSL_CITATION { "citationItems" : [ { "id" : "ITEM-1", "itemData" : { "DOI" : "10.1108/09600031011079292", "ISBN" : "0960003101107", "ISSN" : "0960-0035", "PMID" : "17506489", "abstract" : "Ancient DNA analysis was conducted on the dental remains of specimens from the Lajia site, dating back 3,800-4,000 years. The Lajia site is located in Minhe county, Qinghai province, in northwestern China. Archaeological studies link Lajia to the late period of the Qijia culture, one of the most important Neolithic civilizations of the upper Yellow River region, the cradle of Chinese civilization. Excavations at the site revealed that the inhabitants died in their houses as the result of a sudden flood. The Lajia site provides a rare chance to study the putative families, all of whom died at the same instant. Possible maternal familial relationships were investigated through mitochondrial DNA (mtDNA) sequence analysis. Twelve sequences from individuals found in one house were assigned to only five haplotypes, consistent with a possible close kinship. Results from analyses of RFLP typing and HVI motifs suggest that the Lajia people belonged to the haplogroups B, C, D, M, and M10. This study, combined with archaeological and anthropological investigations, provides a better understanding of the genetic history of the Chinese people.", "author" : [ { "dropping-particle" : "", "family" : "Scholten", "given" : "Kirstin", "non-dropping-particle" : "", "parse-names" : false, "suffix" : "" }, { "dropping-particle" : "", "family" : "Scott", "given" : "Pamela", "non-dropping-particle" : "", "parse-names" : false, "suffix" : "" }, { "dropping-particle" : "", "family" : "Fynes", "given" : "Brian", "non-dropping-particle" : "", "parse-names" : false, "suffix" : "" } ], "container-title" : "International Journal of Physical Distribution &amp; Logistics Management", "id" : "ITEM-1", "issue" : "8/9", "issued" : { "date-parts" : [ [ "2010" ] ] }, "page" : "623-635", "title" : "(Le)agility in humanitarian aid (NGO) supply chains", "type" : "article-journal", "volume" : "40" }, "uris" : [ "http://www.mendeley.com/documents/?uuid=12790b66-26ba-41f7-9d91-597e652ce892" ] } ], "mendeley" : { "formattedCitation" : "(Scholten et al., 2010)", "plainTextFormattedCitation" : "(Scholten et al., 2010)", "previouslyFormattedCitation" : "(Scholten et al., 2010)"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6D478C">
        <w:rPr>
          <w:rFonts w:ascii="Times New Roman" w:hAnsi="Times New Roman" w:cs="Times New Roman"/>
          <w:noProof/>
          <w:sz w:val="24"/>
          <w:szCs w:val="24"/>
        </w:rPr>
        <w:t>(Scholten et al., 2010)</w:t>
      </w:r>
      <w:r w:rsidRPr="006D478C">
        <w:rPr>
          <w:rFonts w:ascii="Times New Roman" w:hAnsi="Times New Roman" w:cs="Times New Roman"/>
          <w:sz w:val="24"/>
          <w:szCs w:val="24"/>
        </w:rPr>
        <w:fldChar w:fldCharType="end"/>
      </w:r>
      <w:r w:rsidRPr="006D478C">
        <w:rPr>
          <w:rFonts w:ascii="Times New Roman" w:hAnsi="Times New Roman" w:cs="Times New Roman"/>
          <w:sz w:val="24"/>
          <w:szCs w:val="24"/>
        </w:rPr>
        <w:t xml:space="preserve">. As a result, the important role that IT plays in HSCs has long been recognized </w:t>
      </w:r>
      <w:r w:rsidRPr="006D47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0910985811", "ISBN" : "0960003071073", "ISSN" : "0960-0035", "abstract" : "Purpose \u2013 Critical success factors (CSFs) have been widely used in the context of commercial supply chains. However, in the context of humanitarian aid (HA) this is a poorly addressed area and this paper therefore aims to set out the key areas for research. Design/methodology/approach \u2013 This paper is based on a conceptual discussion of CSFs as applied to the HA sector. A detailed literature review is undertaken to identify CSFs in a commercial context and to consider their applicability to the HA sector. Findings \u2013 CSFs have not previously been identified for the HA sector, an issue addressed in this paper. Research limitations/implications \u2013 The main constraint on this paper is that CSFs have not been previously considered in the literature as applied to HA. The relevance of CSFs will therefore need to be tested in the HA environment and qualitative research is needed to inform further work. Practical implications \u2013 This paper informs the HA community of key areas of activity which have not been fully addressed and offers. Originality/value \u2013 This paper contributes to the understanding of supply chain management in an HA context.", "author" : [ { "dropping-particle" : "", "family" : "Pettit", "given" : "Stephen", "non-dropping-particle" : "", "parse-names" : false, "suffix" : "" }, { "dropping-particle" : "", "family" : "Beresford", "given" : "Anthony", "non-dropping-particle" : "", "parse-names" : false, "suffix" : "" } ], "container-title" : "International Journal of Physical Distribution &amp; Logistics Management", "id" : "ITEM-1", "issue" : "6", "issued" : { "date-parts" : [ [ "2009" ] ] }, "page" : "450-468", "title" : "Critical success factors in the context of humanitarian aid supply chains", "type" : "article-journal", "volume" : "39" }, "uris" : [ "http://www.mendeley.com/documents/?uuid=6ceeb0a2-2ff3-4cd4-bef0-cf6a76709f40" ] } ], "mendeley" : { "formattedCitation" : "(Pettit and Beresford, 2009)", "plainTextFormattedCitation" : "(Pettit and Beresford, 2009)", "previouslyFormattedCitation" : "(Pettit and Beresford, 2009)"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CD0D64">
        <w:rPr>
          <w:rFonts w:ascii="Times New Roman" w:hAnsi="Times New Roman" w:cs="Times New Roman"/>
          <w:noProof/>
          <w:sz w:val="24"/>
          <w:szCs w:val="24"/>
        </w:rPr>
        <w:t>(Pettit and Beresford, 2009)</w:t>
      </w:r>
      <w:r w:rsidRPr="006D478C">
        <w:rPr>
          <w:rFonts w:ascii="Times New Roman" w:hAnsi="Times New Roman" w:cs="Times New Roman"/>
          <w:sz w:val="24"/>
          <w:szCs w:val="24"/>
        </w:rPr>
        <w:fldChar w:fldCharType="end"/>
      </w:r>
      <w:r w:rsidR="00F751B5">
        <w:rPr>
          <w:rFonts w:ascii="Times New Roman" w:hAnsi="Times New Roman" w:cs="Times New Roman"/>
          <w:sz w:val="24"/>
          <w:szCs w:val="24"/>
        </w:rPr>
        <w:t xml:space="preserve">, with </w:t>
      </w:r>
      <w:r w:rsidRPr="006D478C">
        <w:rPr>
          <w:rFonts w:ascii="Times New Roman" w:hAnsi="Times New Roman" w:cs="Times New Roman"/>
          <w:sz w:val="24"/>
          <w:szCs w:val="24"/>
        </w:rPr>
        <w:t>some suggest</w:t>
      </w:r>
      <w:r w:rsidR="00F751B5">
        <w:rPr>
          <w:rFonts w:ascii="Times New Roman" w:hAnsi="Times New Roman" w:cs="Times New Roman"/>
          <w:sz w:val="24"/>
          <w:szCs w:val="24"/>
        </w:rPr>
        <w:t xml:space="preserve">ing </w:t>
      </w:r>
      <w:r w:rsidRPr="006D478C">
        <w:rPr>
          <w:rFonts w:ascii="Times New Roman" w:hAnsi="Times New Roman" w:cs="Times New Roman"/>
          <w:sz w:val="24"/>
          <w:szCs w:val="24"/>
        </w:rPr>
        <w:t xml:space="preserve">that IT is the “single most important factor in determining the success or failure of a disaster relief operation” </w:t>
      </w:r>
      <w:r w:rsidRPr="006D478C">
        <w:rPr>
          <w:rFonts w:ascii="Times New Roman" w:hAnsi="Times New Roman" w:cs="Times New Roman"/>
          <w:sz w:val="24"/>
          <w:szCs w:val="24"/>
        </w:rPr>
        <w:fldChar w:fldCharType="begin" w:fldLock="1"/>
      </w:r>
      <w:r w:rsidRPr="006D478C">
        <w:rPr>
          <w:rFonts w:ascii="Times New Roman" w:hAnsi="Times New Roman" w:cs="Times New Roman"/>
          <w:sz w:val="24"/>
          <w:szCs w:val="24"/>
        </w:rPr>
        <w:instrText>ADDIN CSL_CITATION { "citationItems" : [ { "id" : "ITEM-1", "itemData" : { "DOI" : "10.1108/09600030710734820", "ISBN" : "0960003071073", "ISSN" : "0960-0035", "abstract" : "Purpose \u2013 This paper aims to further the understanding of planning and carrying out logistics operations in disaster relief. Design/methodology/approach \u2013 Topical literature review of academic and practitioner journals. Findings \u2013 Creates a framework distinguishing between actors, phases, and logistical processes of disaster relief. Drawing parallels of humanitarian logistics and business logistics, the paper discovers and describes the unique characteristics of humanitarian logistics while recognizing the need of humanitarian logistics to learn from business logistics. Research limitations/implications \u2013 The paper is conceptual in nature; empirical research is needed to support the framework. The framework sets a research agenda for academics. Practical implications \u2013 Useful discussion of the unique characteristics of humanitarian logistics. The framework provides practitioners with a tool for planning and carrying out humanitarian logistics operations. Originality/value \u2013 No overarching framework for humanitarian logistics exists in the logistics literature so far. The field of humanitarian logistics has so far received limited attention by logistics academics.", "author" : [ { "dropping-particle" : "", "family" : "Kovacs", "given" : "Gyongyi", "non-dropping-particle" : "", "parse-names" : false, "suffix" : "" }, { "dropping-particle" : "", "family" : "Spens", "given" : "Karen M.", "non-dropping-particle" : "", "parse-names" : false, "suffix" : "" } ], "container-title" : "International Journal of Physical Distribution &amp; Logistics Management", "id" : "ITEM-1", "issue" : "2", "issued" : { "date-parts" : [ [ "2007" ] ] }, "page" : "99-114", "title" : "Humanitarian logistics in disaster relief operations", "type" : "article-journal", "volume" : "37" }, "uris" : [ "http://www.mendeley.com/documents/?uuid=004ba26f-dcea-4226-a51f-ab9f960d17fc" ] } ], "mendeley" : { "formattedCitation" : "(Kovacs and Spens, 2007)", "plainTextFormattedCitation" : "(Kovacs and Spens, 2007)", "previouslyFormattedCitation" : "(Kovacs and Spens, 2007)"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6D478C">
        <w:rPr>
          <w:rFonts w:ascii="Times New Roman" w:hAnsi="Times New Roman" w:cs="Times New Roman"/>
          <w:noProof/>
          <w:sz w:val="24"/>
          <w:szCs w:val="24"/>
        </w:rPr>
        <w:t>(Kovacs and Spens, 2007)</w:t>
      </w:r>
      <w:r w:rsidRPr="006D478C">
        <w:rPr>
          <w:rFonts w:ascii="Times New Roman" w:hAnsi="Times New Roman" w:cs="Times New Roman"/>
          <w:sz w:val="24"/>
          <w:szCs w:val="24"/>
        </w:rPr>
        <w:fldChar w:fldCharType="end"/>
      </w:r>
      <w:r w:rsidRPr="006D478C">
        <w:rPr>
          <w:rFonts w:ascii="Times New Roman" w:hAnsi="Times New Roman" w:cs="Times New Roman"/>
          <w:sz w:val="24"/>
          <w:szCs w:val="24"/>
        </w:rPr>
        <w:t xml:space="preserve"> </w:t>
      </w:r>
      <w:r w:rsidR="00077CBA">
        <w:rPr>
          <w:rFonts w:ascii="Times New Roman" w:hAnsi="Times New Roman" w:cs="Times New Roman"/>
          <w:sz w:val="24"/>
          <w:szCs w:val="24"/>
        </w:rPr>
        <w:t xml:space="preserve">leading to its status as a “must have” tool within HS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jor.2014.11.030", "author" : [ { "dropping-particle" : "", "family" : "\u00d6zdamar", "given" : "Linet", "non-dropping-particle" : "", "parse-names" : false, "suffix" : "" }, { "dropping-particle" : "", "family" : "Ertem", "given" : "Mustafa Alp", "non-dropping-particle" : "", "parse-names" : false, "suffix" : "" } ], "container-title" : "European Journal of Operational Research", "id" : "ITEM-1", "issued" : { "date-parts" : [ [ "2015" ] ] }, "page" : "55-65", "title" : "Models , solutions and enabling technologies in humanitarian logistics", "type" : "article-journal", "volume" : "244" }, "uris" : [ "http://www.mendeley.com/documents/?uuid=305db01a-6268-4c4f-89a9-9f2d2c712670" ] } ], "mendeley" : { "formattedCitation" : "(\u00d6zdamar and Ertem, 2015)", "plainTextFormattedCitation" : "(\u00d6zdamar and Ertem, 2015)", "previouslyFormattedCitation" : "(\u00d6zdamar and Ertem, 2015)" }, "properties" : { "noteIndex" : 0 }, "schema" : "https://github.com/citation-style-language/schema/raw/master/csl-citation.json" }</w:instrText>
      </w:r>
      <w:r>
        <w:rPr>
          <w:rFonts w:ascii="Times New Roman" w:hAnsi="Times New Roman" w:cs="Times New Roman"/>
          <w:sz w:val="24"/>
          <w:szCs w:val="24"/>
        </w:rPr>
        <w:fldChar w:fldCharType="separate"/>
      </w:r>
      <w:r w:rsidRPr="00CD0D64">
        <w:rPr>
          <w:rFonts w:ascii="Times New Roman" w:hAnsi="Times New Roman" w:cs="Times New Roman"/>
          <w:noProof/>
          <w:sz w:val="24"/>
          <w:szCs w:val="24"/>
        </w:rPr>
        <w:t>(Özdamar and Ertem, 2015)</w:t>
      </w:r>
      <w:r>
        <w:rPr>
          <w:rFonts w:ascii="Times New Roman" w:hAnsi="Times New Roman" w:cs="Times New Roman"/>
          <w:sz w:val="24"/>
          <w:szCs w:val="24"/>
        </w:rPr>
        <w:fldChar w:fldCharType="end"/>
      </w:r>
      <w:r w:rsidRPr="006D478C">
        <w:rPr>
          <w:rFonts w:ascii="Times New Roman" w:hAnsi="Times New Roman" w:cs="Times New Roman"/>
          <w:sz w:val="24"/>
          <w:szCs w:val="24"/>
        </w:rPr>
        <w:t>.</w:t>
      </w:r>
    </w:p>
    <w:p w14:paraId="799A2E7B" w14:textId="10131C5A" w:rsidR="00340A6F" w:rsidRPr="006D478C" w:rsidRDefault="00340A6F" w:rsidP="00340A6F">
      <w:pPr>
        <w:ind w:firstLine="284"/>
        <w:jc w:val="both"/>
        <w:rPr>
          <w:rFonts w:ascii="Times New Roman" w:hAnsi="Times New Roman" w:cs="Times New Roman"/>
          <w:sz w:val="24"/>
          <w:szCs w:val="24"/>
        </w:rPr>
      </w:pPr>
      <w:r w:rsidRPr="006D478C">
        <w:rPr>
          <w:rFonts w:ascii="Times New Roman" w:hAnsi="Times New Roman" w:cs="Times New Roman"/>
          <w:sz w:val="24"/>
          <w:szCs w:val="24"/>
        </w:rPr>
        <w:t xml:space="preserve">The strength of IT is its ability to store and manage vast amounts of information; the importance of information in </w:t>
      </w:r>
      <w:r w:rsidR="00460B3E">
        <w:rPr>
          <w:rFonts w:ascii="Times New Roman" w:hAnsi="Times New Roman" w:cs="Times New Roman"/>
          <w:sz w:val="24"/>
          <w:szCs w:val="24"/>
        </w:rPr>
        <w:t>H</w:t>
      </w:r>
      <w:r w:rsidRPr="006D478C">
        <w:rPr>
          <w:rFonts w:ascii="Times New Roman" w:hAnsi="Times New Roman" w:cs="Times New Roman"/>
          <w:sz w:val="24"/>
          <w:szCs w:val="24"/>
        </w:rPr>
        <w:t xml:space="preserve">SCs cannot be underestimated, with managers needing to know the demand for all goods and services </w:t>
      </w:r>
      <w:r w:rsidR="00857686">
        <w:rPr>
          <w:rFonts w:ascii="Times New Roman" w:hAnsi="Times New Roman" w:cs="Times New Roman"/>
          <w:sz w:val="24"/>
          <w:szCs w:val="24"/>
        </w:rPr>
        <w:t>across</w:t>
      </w:r>
      <w:r w:rsidRPr="006D478C">
        <w:rPr>
          <w:rFonts w:ascii="Times New Roman" w:hAnsi="Times New Roman" w:cs="Times New Roman"/>
          <w:sz w:val="24"/>
          <w:szCs w:val="24"/>
        </w:rPr>
        <w:t xml:space="preserve"> the SC, their current location and their destination as well as the options available for distribu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92359D">
        <w:rPr>
          <w:rFonts w:ascii="Times New Roman" w:hAnsi="Times New Roman" w:cs="Times New Roman"/>
          <w:noProof/>
          <w:sz w:val="24"/>
          <w:szCs w:val="24"/>
        </w:rPr>
        <w:t>(Baldini et al., 2012)</w:t>
      </w:r>
      <w:r>
        <w:rPr>
          <w:rFonts w:ascii="Times New Roman" w:hAnsi="Times New Roman" w:cs="Times New Roman"/>
          <w:sz w:val="24"/>
          <w:szCs w:val="24"/>
        </w:rPr>
        <w:fldChar w:fldCharType="end"/>
      </w:r>
      <w:r w:rsidRPr="006D478C">
        <w:rPr>
          <w:rFonts w:ascii="Times New Roman" w:hAnsi="Times New Roman" w:cs="Times New Roman"/>
          <w:sz w:val="24"/>
          <w:szCs w:val="24"/>
        </w:rPr>
        <w:t xml:space="preserve">. Understanding these requirements in commercial SCs is difficult enough, but the complexity of HSCs makes managing this information even more difficul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92359D">
        <w:rPr>
          <w:rFonts w:ascii="Times New Roman" w:hAnsi="Times New Roman" w:cs="Times New Roman"/>
          <w:noProof/>
          <w:sz w:val="24"/>
          <w:szCs w:val="24"/>
        </w:rPr>
        <w:t>(Baldini et al., 2012)</w:t>
      </w:r>
      <w:r>
        <w:rPr>
          <w:rFonts w:ascii="Times New Roman" w:hAnsi="Times New Roman" w:cs="Times New Roman"/>
          <w:sz w:val="24"/>
          <w:szCs w:val="24"/>
        </w:rPr>
        <w:fldChar w:fldCharType="end"/>
      </w:r>
      <w:r w:rsidRPr="006D478C">
        <w:rPr>
          <w:rFonts w:ascii="Times New Roman" w:hAnsi="Times New Roman" w:cs="Times New Roman"/>
          <w:sz w:val="24"/>
          <w:szCs w:val="24"/>
        </w:rPr>
        <w:t xml:space="preserve"> further highlighting the need for strong IT systems for storing, managing and disseminating information.</w:t>
      </w:r>
    </w:p>
    <w:p w14:paraId="2AF611A2" w14:textId="77777777" w:rsidR="00340A6F" w:rsidRPr="006D478C" w:rsidRDefault="00340A6F" w:rsidP="00340A6F">
      <w:pPr>
        <w:ind w:firstLine="284"/>
        <w:jc w:val="both"/>
        <w:rPr>
          <w:rFonts w:ascii="Times New Roman" w:hAnsi="Times New Roman" w:cs="Times New Roman"/>
          <w:sz w:val="24"/>
          <w:szCs w:val="24"/>
        </w:rPr>
      </w:pPr>
      <w:r w:rsidRPr="006D478C">
        <w:rPr>
          <w:rFonts w:ascii="Times New Roman" w:hAnsi="Times New Roman" w:cs="Times New Roman"/>
          <w:sz w:val="24"/>
          <w:szCs w:val="24"/>
        </w:rPr>
        <w:t xml:space="preserve">While there is evidence of increasing IT adoption within HSCs </w:t>
      </w:r>
      <w:r w:rsidRPr="006D478C">
        <w:rPr>
          <w:rFonts w:ascii="Times New Roman" w:hAnsi="Times New Roman" w:cs="Times New Roman"/>
          <w:sz w:val="24"/>
          <w:szCs w:val="24"/>
        </w:rPr>
        <w:fldChar w:fldCharType="begin" w:fldLock="1"/>
      </w:r>
      <w:r w:rsidRPr="006D478C">
        <w:rPr>
          <w:rFonts w:ascii="Times New Roman" w:hAnsi="Times New Roman" w:cs="Times New Roman"/>
          <w:sz w:val="24"/>
          <w:szCs w:val="24"/>
        </w:rPr>
        <w:instrText>ADDIN CSL_CITATION { "citationItems" : [ { "id" : "ITEM-1", "itemData" : { "DOI" : "10.1016/j.ijpe.2006.12.012", "ISBN" : "09255273 (ISSN)", "ISSN" : "09255273", "abstract" : "This essay is concerned with the inventories that are held for disaster relief and the need for research into their management. Though forecasting is difficult, the evidence is that the number of disasters, natural and political, is increasing. Thus the need for disaster relief is increasing along with the desire to improve the process, including management of disaster relief inventories. Despite decades of enterprise inventory research, little literature is available on disaster relief inventories. In this article the nature of disaster relief, some of the research on disaster relief and on disaster relief inventories is presented. Characteristics of disaster relief inventories important to their management, from acquisition through storage and distribution, are described. Some of the developments in related fields that affect the management of these inventories are also pointed out. As the frequency of disasters increase, the management of disaster relief inventories is an increasingly important area for scientific research. ?? 2007 Elsevier B.V. All rights reserved.", "author" : [ { "dropping-particle" : "", "family" : "Whybark", "given" : "Clay", "non-dropping-particle" : "", "parse-names" : false, "suffix" : "" } ], "container-title" : "International Journal of Production Economics", "id" : "ITEM-1", "issue" : "1-2", "issued" : { "date-parts" : [ [ "2007" ] ] }, "page" : "228-235", "title" : "Issues in managing disaster relief inventories", "type" : "article-journal", "volume" : "108" }, "uris" : [ "http://www.mendeley.com/documents/?uuid=a62f1047-e562-420b-8373-60ebf3fcf1f9" ] } ], "mendeley" : { "formattedCitation" : "(Whybark, 2007)", "plainTextFormattedCitation" : "(Whybark, 2007)", "previouslyFormattedCitation" : "(Whybark, 2007)"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6D478C">
        <w:rPr>
          <w:rFonts w:ascii="Times New Roman" w:hAnsi="Times New Roman" w:cs="Times New Roman"/>
          <w:noProof/>
          <w:sz w:val="24"/>
          <w:szCs w:val="24"/>
        </w:rPr>
        <w:t>(Whybark, 2007)</w:t>
      </w:r>
      <w:r w:rsidRPr="006D478C">
        <w:rPr>
          <w:rFonts w:ascii="Times New Roman" w:hAnsi="Times New Roman" w:cs="Times New Roman"/>
          <w:sz w:val="24"/>
          <w:szCs w:val="24"/>
        </w:rPr>
        <w:fldChar w:fldCharType="end"/>
      </w:r>
      <w:r w:rsidRPr="006D478C">
        <w:rPr>
          <w:rFonts w:ascii="Times New Roman" w:hAnsi="Times New Roman" w:cs="Times New Roman"/>
          <w:sz w:val="24"/>
          <w:szCs w:val="24"/>
        </w:rPr>
        <w:t xml:space="preserve">, the application of technology remains relatively ineffective, with NGOs tending to use numerous incompatible and unconnected systems that rely on manual input, thereby severely limiting the accuracy of the information they posses </w:t>
      </w:r>
      <w:r w:rsidRPr="006D478C">
        <w:rPr>
          <w:rFonts w:ascii="Times New Roman" w:hAnsi="Times New Roman" w:cs="Times New Roman"/>
          <w:sz w:val="24"/>
          <w:szCs w:val="24"/>
        </w:rPr>
        <w:fldChar w:fldCharType="begin" w:fldLock="1"/>
      </w:r>
      <w:r w:rsidRPr="006D478C">
        <w:rPr>
          <w:rFonts w:ascii="Times New Roman" w:hAnsi="Times New Roman" w:cs="Times New Roman"/>
          <w:sz w:val="24"/>
          <w:szCs w:val="24"/>
        </w:rPr>
        <w:instrText>ADDIN CSL_CITATION { "citationItems" : [ { "id" : "ITEM-1", "itemData" : { "DOI" : "10.1108/20426741111158421", "ISBN" : "2042-6747", "ISSN" : "01605682", "PMID" : "1012261380", "abstract" : "Purpose \u2013 The purpose of this paper is to provide future researchers with a framework for conducting research in the unique field of humanitarian logistics. Design/methodology/approach \u2013 The authors categorized humanitarian logistics research articles. Borrowing from the theory of constraints and management information systems literature, the authors developed a framework for research. Findings \u2013 The review of humanitarian logistics literature indicates that researchers have begun to lay the foundation for a core body of knowledge. While there is a growing body of research in humanitarian logistics, it is predominately focused on the area of planning. Originality/value \u2013 This effort categorizes past research using elements of logistics, develops a framework for research in humanitarian logistics, and recommends areas for further research. Keywords Supply chain management, Humanitarian logistics, Disaster relief, Research Paper type Literature review", "author" : [ { "dropping-particle" : "", "family" : "Overstreet", "given" : "Robert", "non-dropping-particle" : "", "parse-names" : false, "suffix" : "" }, { "dropping-particle" : "", "family" : "Hall", "given" : "Dianne", "non-dropping-particle" : "", "parse-names" : false, "suffix" : "" }, { "dropping-particle" : "", "family" : "Hanna", "given" : "Joe", "non-dropping-particle" : "", "parse-names" : false, "suffix" : "" }, { "dropping-particle" : "", "family" : "Rainer", "given" : "Kelly", "non-dropping-particle" : "", "parse-names" : false, "suffix" : "" } ], "container-title" : "Journal of Humanitarian Logistics and Supply Chain Management", "id" : "ITEM-1", "issue" : "2", "issued" : { "date-parts" : [ [ "2011" ] ] }, "page" : "114-131", "title" : "Research in humanitarian logistics", "type" : "article-journal", "volume" : "1" }, "uris" : [ "http://www.mendeley.com/documents/?uuid=e681fb19-593e-45df-b16f-2b3d9564d345" ] }, { "id" : "ITEM-2", "itemData" : { "DOI" : "10.1080/13675560500407325", "ISBN" : "1367556050040", "ISSN" : "1367-5567", "abstract" : "The nature of a particular disaster or emergency determines the form of response and the mix of military or non-military commitment. Whatever the balance between military and non-military involvement, logistical support and replenishment of supplies form crucial aspects of the stabilisation process. This paper examines the processes involved in emergency relief and highlights the relationships between the participating bodies. A generic portrayal of emergency response was initially proposed by Jennings et al. (Emergency relief logistics: a disaster response model, Occasional Paper No. 64, Cardiff University, 2000) and discussed further by Beresford et al. (Emergency relief logistics: a disaster response model, in Proceedings of the Logistics Research Network Conference, 2002, pp. 121\u2013128). This paper presents recent research that proposes a refined model for logistics requirements in emergency conditions, taking account of existing response models, both military and non-military, and of results from field research conducted partially under sponsorship by the Chartered Institute of Logistics and Transport. The composite model proposed here, which incorporates Jennings et al. 's model as well as the military/non-military dimension, appears to be robust and workable in a range of geopolitical and operational circumstances.", "author" : [ { "dropping-particle" : "", "family" : "Pettit", "given" : "Stephen", "non-dropping-particle" : "", "parse-names" : false, "suffix" : "" }, { "dropping-particle" : "", "family" : "Beresford", "given" : "Anthony", "non-dropping-particle" : "", "parse-names" : false, "suffix" : "" } ], "container-title" : "International Journal of Logistics: Research and Applications", "id" : "ITEM-2", "issue" : "4", "issued" : { "date-parts" : [ [ "2005" ] ] }, "page" : "313-341", "title" : "Emergency relief logistics: an evaluation of military, non-military and composite response models", "type" : "article-journal", "volume" : "8" }, "uris" : [ "http://www.mendeley.com/documents/?uuid=e18f7616-a23f-4f37-ba00-acf1a5ca68c7" ] }, { "id" : "ITEM-3", "itemData" : { "DOI" : "10.2478/v10033-011-0015-x", "ISBN" : "0033011001", "ISSN" : "1840-118X", "abstract" : "Supply Chain Management is a concept that originated and flourished in the manufacturing industry and has been subsequently adapted to many different areas. At present Disaster Management is one of those areas to which it has been adapted. Disaster Management is the set of rules for the coordination of activities at the disaster area and the rational usage of resources. During a disaster several logistics decisions should be made. The unpredictability of global emergencies (e.g., volcanic eruptions, earthquakes, floods) and the stakes of the adequate and timely delivery of the goods/services and challenge of managing material flow in the relief operations, which hold as their ultimate objective the delivery of the appropriate level of resources to locations worldwide in order to minimize human suffering and loss of life. [ABSTRACT FROM AUTHOR]", "author" : [ { "dropping-particle" : "", "family" : "Ilhan", "given" : "Ali", "non-dropping-particle" : "", "parse-names" : false, "suffix" : "" } ], "container-title" : "South East European Journal of Economics and Business", "id" : "ITEM-3", "issue" : "2", "issued" : { "date-parts" : [ [ "2011" ] ] }, "page" : "45-54", "title" : "The Humanitarian Relief Chain", "type" : "article-journal", "volume" : "6" }, "uris" : [ "http://www.mendeley.com/documents/?uuid=b56a0408-93c2-4c61-96ea-95d2709b7be4" ] } ], "mendeley" : { "formattedCitation" : "(Ilhan, 2011; Overstreet et al., 2011; Pettit and Beresford, 2005)", "plainTextFormattedCitation" : "(Ilhan, 2011; Overstreet et al., 2011; Pettit and Beresford, 2005)", "previouslyFormattedCitation" : "(Ilhan, 2011; Overstreet et al., 2011; Pettit and Beresford, 2005)" }, "properties" : { "noteIndex" : 0 }, "schema" : "https://github.com/citation-style-language/schema/raw/master/csl-citation.json" }</w:instrText>
      </w:r>
      <w:r w:rsidRPr="006D478C">
        <w:rPr>
          <w:rFonts w:ascii="Times New Roman" w:hAnsi="Times New Roman" w:cs="Times New Roman"/>
          <w:sz w:val="24"/>
          <w:szCs w:val="24"/>
        </w:rPr>
        <w:fldChar w:fldCharType="separate"/>
      </w:r>
      <w:r w:rsidRPr="006D478C">
        <w:rPr>
          <w:rFonts w:ascii="Times New Roman" w:hAnsi="Times New Roman" w:cs="Times New Roman"/>
          <w:noProof/>
          <w:sz w:val="24"/>
          <w:szCs w:val="24"/>
        </w:rPr>
        <w:t>(Ilhan, 2011; Overstreet et al., 2011; Pettit and Beresford, 2005)</w:t>
      </w:r>
      <w:r w:rsidRPr="006D478C">
        <w:rPr>
          <w:rFonts w:ascii="Times New Roman" w:hAnsi="Times New Roman" w:cs="Times New Roman"/>
          <w:sz w:val="24"/>
          <w:szCs w:val="24"/>
        </w:rPr>
        <w:fldChar w:fldCharType="end"/>
      </w:r>
      <w:r w:rsidRPr="006D478C">
        <w:rPr>
          <w:rFonts w:ascii="Times New Roman" w:hAnsi="Times New Roman" w:cs="Times New Roman"/>
          <w:sz w:val="24"/>
          <w:szCs w:val="24"/>
        </w:rPr>
        <w:t xml:space="preserve">. Similarly, limited evidence exists of NGOs utilizing IT to effectively manage the relief inventories and this is an obvious area for improve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pe.2006.12.012", "ISBN" : "09255273 (ISSN)", "ISSN" : "09255273", "abstract" : "This essay is concerned with the inventories that are held for disaster relief and the need for research into their management. Though forecasting is difficult, the evidence is that the number of disasters, natural and political, is increasing. Thus the need for disaster relief is increasing along with the desire to improve the process, including management of disaster relief inventories. Despite decades of enterprise inventory research, little literature is available on disaster relief inventories. In this article the nature of disaster relief, some of the research on disaster relief and on disaster relief inventories is presented. Characteristics of disaster relief inventories important to their management, from acquisition through storage and distribution, are described. Some of the developments in related fields that affect the management of these inventories are also pointed out. As the frequency of disasters increase, the management of disaster relief inventories is an increasingly important area for scientific research. ?? 2007 Elsevier B.V. All rights reserved.", "author" : [ { "dropping-particle" : "", "family" : "Whybark", "given" : "Clay", "non-dropping-particle" : "", "parse-names" : false, "suffix" : "" } ], "container-title" : "International Journal of Production Economics", "id" : "ITEM-1", "issue" : "1-2", "issued" : { "date-parts" : [ [ "2007" ] ] }, "page" : "228-235", "title" : "Issues in managing disaster relief inventories", "type" : "article-journal", "volume" : "108" }, "uris" : [ "http://www.mendeley.com/documents/?uuid=a62f1047-e562-420b-8373-60ebf3fcf1f9" ] } ], "mendeley" : { "formattedCitation" : "(Whybark, 2007)", "plainTextFormattedCitation" : "(Whybark, 2007)", "previouslyFormattedCitation" : "(Whybark, 2007)" }, "properties" : { "noteIndex" : 0 }, "schema" : "https://github.com/citation-style-language/schema/raw/master/csl-citation.json" }</w:instrText>
      </w:r>
      <w:r>
        <w:rPr>
          <w:rFonts w:ascii="Times New Roman" w:hAnsi="Times New Roman" w:cs="Times New Roman"/>
          <w:sz w:val="24"/>
          <w:szCs w:val="24"/>
        </w:rPr>
        <w:fldChar w:fldCharType="separate"/>
      </w:r>
      <w:r w:rsidRPr="00E60BD8">
        <w:rPr>
          <w:rFonts w:ascii="Times New Roman" w:hAnsi="Times New Roman" w:cs="Times New Roman"/>
          <w:noProof/>
          <w:sz w:val="24"/>
          <w:szCs w:val="24"/>
        </w:rPr>
        <w:t>(Whybark, 2007)</w:t>
      </w:r>
      <w:r>
        <w:rPr>
          <w:rFonts w:ascii="Times New Roman" w:hAnsi="Times New Roman" w:cs="Times New Roman"/>
          <w:sz w:val="24"/>
          <w:szCs w:val="24"/>
        </w:rPr>
        <w:fldChar w:fldCharType="end"/>
      </w:r>
      <w:r w:rsidRPr="006D478C">
        <w:rPr>
          <w:rFonts w:ascii="Times New Roman" w:hAnsi="Times New Roman" w:cs="Times New Roman"/>
          <w:sz w:val="24"/>
          <w:szCs w:val="24"/>
        </w:rPr>
        <w:t>.</w:t>
      </w:r>
    </w:p>
    <w:p w14:paraId="3D0F2B86" w14:textId="5225F1F4" w:rsidR="00340A6F" w:rsidRDefault="00340A6F" w:rsidP="00340A6F">
      <w:pPr>
        <w:ind w:firstLine="284"/>
        <w:jc w:val="both"/>
        <w:rPr>
          <w:rFonts w:ascii="Times New Roman" w:hAnsi="Times New Roman" w:cs="Times New Roman"/>
          <w:sz w:val="24"/>
          <w:szCs w:val="24"/>
          <w:lang w:val="en-US"/>
        </w:rPr>
      </w:pPr>
      <w:r w:rsidRPr="007B41A6">
        <w:rPr>
          <w:rFonts w:ascii="Times New Roman" w:hAnsi="Times New Roman" w:cs="Times New Roman"/>
          <w:sz w:val="24"/>
          <w:szCs w:val="24"/>
          <w:lang w:val="en-US"/>
        </w:rPr>
        <w:t>The</w:t>
      </w:r>
      <w:r>
        <w:rPr>
          <w:rFonts w:ascii="Times New Roman" w:hAnsi="Times New Roman" w:cs="Times New Roman"/>
          <w:sz w:val="24"/>
          <w:szCs w:val="24"/>
          <w:lang w:val="en-US"/>
        </w:rPr>
        <w:t xml:space="preserve"> literature suggests that several benefits can be achieved by increasing IT usage in numerous aspects of disaster relief operations; examples include </w:t>
      </w:r>
      <w:r w:rsidRPr="007B41A6">
        <w:rPr>
          <w:rFonts w:ascii="Times New Roman" w:hAnsi="Times New Roman" w:cs="Times New Roman"/>
          <w:sz w:val="24"/>
          <w:szCs w:val="24"/>
          <w:lang w:val="en-US"/>
        </w:rPr>
        <w:t>tracking and t</w:t>
      </w:r>
      <w:r>
        <w:rPr>
          <w:rFonts w:ascii="Times New Roman" w:hAnsi="Times New Roman" w:cs="Times New Roman"/>
          <w:sz w:val="24"/>
          <w:szCs w:val="24"/>
          <w:lang w:val="en-US"/>
        </w:rPr>
        <w:t xml:space="preserve">racing of goods from origins to </w:t>
      </w:r>
      <w:r w:rsidRPr="007B41A6">
        <w:rPr>
          <w:rFonts w:ascii="Times New Roman" w:hAnsi="Times New Roman" w:cs="Times New Roman"/>
          <w:sz w:val="24"/>
          <w:szCs w:val="24"/>
          <w:lang w:val="en-US"/>
        </w:rPr>
        <w:t xml:space="preserve">beneficiaries </w:t>
      </w:r>
      <w:r w:rsidRPr="007B41A6">
        <w:rPr>
          <w:rFonts w:ascii="Times New Roman" w:hAnsi="Times New Roman" w:cs="Times New Roman"/>
          <w:sz w:val="24"/>
          <w:szCs w:val="24"/>
          <w:lang w:val="en-US"/>
        </w:rPr>
        <w:fldChar w:fldCharType="begin" w:fldLock="1"/>
      </w:r>
      <w:r w:rsidRPr="007B41A6">
        <w:rPr>
          <w:rFonts w:ascii="Times New Roman" w:hAnsi="Times New Roman" w:cs="Times New Roman"/>
          <w:sz w:val="24"/>
          <w:szCs w:val="24"/>
          <w:lang w:val="en-US"/>
        </w:rPr>
        <w:instrText>ADDIN CSL_CITATION { "citationItems" : [ { "id" : "ITEM-1", "itemData" : { "DOI" : "10.1016/j.sbspro.2012.09.777", "ISBN" : "5502125467", "ISSN" : "18770428", "abstract" : "Efficiency in logistics is a key success factor because it ensures the proper flow of goods and services in a complex supply chain. Considering the need to quickly prepare humanitarian operations in response to a disaster, this paper presents an analysis of the logistics procedures adopted for the distribution of emergency reliefs in four major international disasters. Based on the analysis of these procedures, some basic guidelines for the supply chain distribution process in humanitarian operations were identified, which can support the development of models for rapid response to other similar events.", "author" : [ { "dropping-particle" : "", "family" : "Costa", "given" : "Sergio Ricardo Argollo", "non-dropping-particle" : "da", "parse-names" : false, "suffix" : "" }, { "dropping-particle" : "", "family" : "Campos", "given" : "Vania Barcellos Gouvea", "non-dropping-particle" : "", "parse-names" : false, "suffix" : "" }, { "dropping-particle" : "", "family" : "Bandeira", "given" : "Renata Albergaria De Mello", "non-dropping-particle" : "", "parse-names" : false, "suffix" : "" } ], "container-title" : "Procedia - Social and Behavioral Sciences", "id" : "ITEM-1", "issued" : { "date-parts" : [ [ "2012" ] ] }, "page" : "598-607", "title" : "Supply Chains in Humanitarian Operations: Cases and Analysis", "type" : "article-journal", "volume" : "54" }, "uris" : [ "http://www.mendeley.com/documents/?uuid=2f8b3d59-cfce-4031-ab60-57b53773671d" ] } ], "mendeley" : { "formattedCitation" : "(da Costa et al., 2012)", "plainTextFormattedCitation" : "(da Costa et al., 2012)", "previouslyFormattedCitation" : "(da Costa et al., 2012)" }, "properties" : { "noteIndex" : 0 }, "schema" : "https://github.com/citation-style-language/schema/raw/master/csl-citation.json" }</w:instrText>
      </w:r>
      <w:r w:rsidRPr="007B41A6">
        <w:rPr>
          <w:rFonts w:ascii="Times New Roman" w:hAnsi="Times New Roman" w:cs="Times New Roman"/>
          <w:sz w:val="24"/>
          <w:szCs w:val="24"/>
          <w:lang w:val="en-US"/>
        </w:rPr>
        <w:fldChar w:fldCharType="separate"/>
      </w:r>
      <w:r w:rsidRPr="007B41A6">
        <w:rPr>
          <w:rFonts w:ascii="Times New Roman" w:hAnsi="Times New Roman" w:cs="Times New Roman"/>
          <w:noProof/>
          <w:sz w:val="24"/>
          <w:szCs w:val="24"/>
          <w:lang w:val="en-US"/>
        </w:rPr>
        <w:t>(da Costa et al., 2012)</w:t>
      </w:r>
      <w:r w:rsidRPr="007B41A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7B41A6">
        <w:rPr>
          <w:rFonts w:ascii="Times New Roman" w:hAnsi="Times New Roman" w:cs="Times New Roman"/>
          <w:sz w:val="24"/>
          <w:szCs w:val="24"/>
          <w:lang w:val="en-US"/>
        </w:rPr>
        <w:t xml:space="preserve">managing relief inventories </w:t>
      </w:r>
      <w:r w:rsidRPr="007B41A6">
        <w:rPr>
          <w:rFonts w:ascii="Times New Roman" w:hAnsi="Times New Roman" w:cs="Times New Roman"/>
          <w:sz w:val="24"/>
          <w:szCs w:val="24"/>
          <w:lang w:val="en-US"/>
        </w:rPr>
        <w:fldChar w:fldCharType="begin" w:fldLock="1"/>
      </w:r>
      <w:r w:rsidRPr="007B41A6">
        <w:rPr>
          <w:rFonts w:ascii="Times New Roman" w:hAnsi="Times New Roman" w:cs="Times New Roman"/>
          <w:sz w:val="24"/>
          <w:szCs w:val="24"/>
          <w:lang w:val="en-US"/>
        </w:rPr>
        <w:instrText>ADDIN CSL_CITATION { "citationItems" : [ { "id" : "ITEM-1", "itemData" : { "DOI" : "10.1016/j.ijpe.2006.12.012", "ISBN" : "09255273 (ISSN)", "ISSN" : "09255273", "abstract" : "This essay is concerned with the inventories that are held for disaster relief and the need for research into their management. Though forecasting is difficult, the evidence is that the number of disasters, natural and political, is increasing. Thus the need for disaster relief is increasing along with the desire to improve the process, including management of disaster relief inventories. Despite decades of enterprise inventory research, little literature is available on disaster relief inventories. In this article the nature of disaster relief, some of the research on disaster relief and on disaster relief inventories is presented. Characteristics of disaster relief inventories important to their management, from acquisition through storage and distribution, are described. Some of the developments in related fields that affect the management of these inventories are also pointed out. As the frequency of disasters increase, the management of disaster relief inventories is an increasingly important area for scientific research. ?? 2007 Elsevier B.V. All rights reserved.", "author" : [ { "dropping-particle" : "", "family" : "Whybark", "given" : "Clay", "non-dropping-particle" : "", "parse-names" : false, "suffix" : "" } ], "container-title" : "International Journal of Production Economics", "id" : "ITEM-1", "issue" : "1-2", "issued" : { "date-parts" : [ [ "2007" ] ] }, "page" : "228-235", "title" : "Issues in managing disaster relief inventories", "type" : "article-journal", "volume" : "108" }, "uris" : [ "http://www.mendeley.com/documents/?uuid=a62f1047-e562-420b-8373-60ebf3fcf1f9" ] } ], "mendeley" : { "formattedCitation" : "(Whybark, 2007)", "plainTextFormattedCitation" : "(Whybark, 2007)", "previouslyFormattedCitation" : "(Whybark, 2007)" }, "properties" : { "noteIndex" : 0 }, "schema" : "https://github.com/citation-style-language/schema/raw/master/csl-citation.json" }</w:instrText>
      </w:r>
      <w:r w:rsidRPr="007B41A6">
        <w:rPr>
          <w:rFonts w:ascii="Times New Roman" w:hAnsi="Times New Roman" w:cs="Times New Roman"/>
          <w:sz w:val="24"/>
          <w:szCs w:val="24"/>
          <w:lang w:val="en-US"/>
        </w:rPr>
        <w:fldChar w:fldCharType="separate"/>
      </w:r>
      <w:r w:rsidRPr="007B41A6">
        <w:rPr>
          <w:rFonts w:ascii="Times New Roman" w:hAnsi="Times New Roman" w:cs="Times New Roman"/>
          <w:noProof/>
          <w:sz w:val="24"/>
          <w:szCs w:val="24"/>
          <w:lang w:val="en-US"/>
        </w:rPr>
        <w:t>(Whybark, 2007)</w:t>
      </w:r>
      <w:r w:rsidRPr="007B41A6">
        <w:rPr>
          <w:rFonts w:ascii="Times New Roman" w:hAnsi="Times New Roman" w:cs="Times New Roman"/>
          <w:sz w:val="24"/>
          <w:szCs w:val="24"/>
          <w:lang w:val="en-US"/>
        </w:rPr>
        <w:fldChar w:fldCharType="end"/>
      </w:r>
      <w:r w:rsidRPr="007B41A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coordinating communication between all parties of the </w:t>
      </w:r>
      <w:r w:rsidRPr="007B41A6">
        <w:rPr>
          <w:rFonts w:ascii="Times New Roman" w:hAnsi="Times New Roman" w:cs="Times New Roman"/>
          <w:sz w:val="24"/>
          <w:szCs w:val="24"/>
          <w:lang w:val="en-US"/>
        </w:rPr>
        <w:t>HSC</w:t>
      </w:r>
      <w:r>
        <w:rPr>
          <w:rFonts w:ascii="Times New Roman" w:hAnsi="Times New Roman" w:cs="Times New Roman"/>
          <w:sz w:val="24"/>
          <w:szCs w:val="24"/>
          <w:lang w:val="en-US"/>
        </w:rPr>
        <w:t xml:space="preserve"> </w:t>
      </w:r>
      <w:r w:rsidRPr="007B41A6">
        <w:rPr>
          <w:rFonts w:ascii="Times New Roman" w:hAnsi="Times New Roman" w:cs="Times New Roman"/>
          <w:sz w:val="24"/>
          <w:szCs w:val="24"/>
          <w:lang w:val="en-US"/>
        </w:rPr>
        <w:fldChar w:fldCharType="begin" w:fldLock="1"/>
      </w:r>
      <w:r w:rsidRPr="007B41A6">
        <w:rPr>
          <w:rFonts w:ascii="Times New Roman" w:hAnsi="Times New Roman" w:cs="Times New Roman"/>
          <w:sz w:val="24"/>
          <w:szCs w:val="24"/>
          <w:lang w:val="en-US"/>
        </w:rPr>
        <w:instrText>ADDIN CSL_CITATION { "citationItems" : [ { "id" : "ITEM-1", "itemData" : { "DOI" : "10.1108/09600030710734820", "ISBN" : "0960003071073", "ISSN" : "0960-0035", "abstract" : "Purpose \u2013 This paper aims to further the understanding of planning and carrying out logistics operations in disaster relief. Design/methodology/approach \u2013 Topical literature review of academic and practitioner journals. Findings \u2013 Creates a framework distinguishing between actors, phases, and logistical processes of disaster relief. Drawing parallels of humanitarian logistics and business logistics, the paper discovers and describes the unique characteristics of humanitarian logistics while recognizing the need of humanitarian logistics to learn from business logistics. Research limitations/implications \u2013 The paper is conceptual in nature; empirical research is needed to support the framework. The framework sets a research agenda for academics. Practical implications \u2013 Useful discussion of the unique characteristics of humanitarian logistics. The framework provides practitioners with a tool for planning and carrying out humanitarian logistics operations. Originality/value \u2013 No overarching framework for humanitarian logistics exists in the logistics literature so far. The field of humanitarian logistics has so far received limited attention by logistics academics.", "author" : [ { "dropping-particle" : "", "family" : "Kovacs", "given" : "Gyongyi", "non-dropping-particle" : "", "parse-names" : false, "suffix" : "" }, { "dropping-particle" : "", "family" : "Spens", "given" : "Karen M.", "non-dropping-particle" : "", "parse-names" : false, "suffix" : "" } ], "container-title" : "International Journal of Physical Distribution &amp; Logistics Management", "id" : "ITEM-1", "issue" : "2", "issued" : { "date-parts" : [ [ "2007" ] ] }, "page" : "99-114", "title" : "Humanitarian logistics in disaster relief operations", "type" : "article-journal", "volume" : "37" }, "uris" : [ "http://www.mendeley.com/documents/?uuid=004ba26f-dcea-4226-a51f-ab9f960d17fc" ] } ], "mendeley" : { "formattedCitation" : "(Kovacs and Spens, 2007)", "plainTextFormattedCitation" : "(Kovacs and Spens, 2007)", "previouslyFormattedCitation" : "(Kovacs and Spens, 2007)" }, "properties" : { "noteIndex" : 0 }, "schema" : "https://github.com/citation-style-language/schema/raw/master/csl-citation.json" }</w:instrText>
      </w:r>
      <w:r w:rsidRPr="007B41A6">
        <w:rPr>
          <w:rFonts w:ascii="Times New Roman" w:hAnsi="Times New Roman" w:cs="Times New Roman"/>
          <w:sz w:val="24"/>
          <w:szCs w:val="24"/>
          <w:lang w:val="en-US"/>
        </w:rPr>
        <w:fldChar w:fldCharType="separate"/>
      </w:r>
      <w:r w:rsidRPr="007B41A6">
        <w:rPr>
          <w:rFonts w:ascii="Times New Roman" w:hAnsi="Times New Roman" w:cs="Times New Roman"/>
          <w:noProof/>
          <w:sz w:val="24"/>
          <w:szCs w:val="24"/>
          <w:lang w:val="en-US"/>
        </w:rPr>
        <w:t>(Kovacs and Spens, 2007)</w:t>
      </w:r>
      <w:r w:rsidRPr="007B41A6">
        <w:rPr>
          <w:rFonts w:ascii="Times New Roman" w:hAnsi="Times New Roman" w:cs="Times New Roman"/>
          <w:sz w:val="24"/>
          <w:szCs w:val="24"/>
          <w:lang w:val="en-US"/>
        </w:rPr>
        <w:fldChar w:fldCharType="end"/>
      </w:r>
      <w:r w:rsidRPr="007B41A6">
        <w:rPr>
          <w:rFonts w:ascii="Times New Roman" w:hAnsi="Times New Roman" w:cs="Times New Roman"/>
          <w:sz w:val="24"/>
          <w:szCs w:val="24"/>
          <w:lang w:val="en-US"/>
        </w:rPr>
        <w:t>.</w:t>
      </w:r>
      <w:r>
        <w:rPr>
          <w:rFonts w:ascii="Times New Roman" w:hAnsi="Times New Roman" w:cs="Times New Roman"/>
          <w:sz w:val="24"/>
          <w:szCs w:val="24"/>
          <w:lang w:val="en-US"/>
        </w:rPr>
        <w:t xml:space="preserve"> This study aims to identify the benefits that IT can offer HSCs, the barriers to its adoption in HSCs, and the </w:t>
      </w:r>
      <w:r w:rsidR="00FC77BC">
        <w:rPr>
          <w:rFonts w:ascii="Times New Roman" w:hAnsi="Times New Roman" w:cs="Times New Roman"/>
          <w:sz w:val="24"/>
          <w:szCs w:val="24"/>
          <w:lang w:val="en-US"/>
        </w:rPr>
        <w:t>specific IT tools that are most suited to the needs of HSCs</w:t>
      </w:r>
      <w:r>
        <w:rPr>
          <w:rFonts w:ascii="Times New Roman" w:hAnsi="Times New Roman" w:cs="Times New Roman"/>
          <w:sz w:val="24"/>
          <w:szCs w:val="24"/>
          <w:lang w:val="en-US"/>
        </w:rPr>
        <w:t>. With this in mind, this study aims to answer the following research questions:</w:t>
      </w:r>
    </w:p>
    <w:p w14:paraId="0A058BF3" w14:textId="77777777" w:rsidR="00340A6F" w:rsidRDefault="00340A6F" w:rsidP="00340A6F">
      <w:pPr>
        <w:ind w:firstLine="284"/>
        <w:jc w:val="both"/>
        <w:rPr>
          <w:rFonts w:ascii="Times New Roman" w:hAnsi="Times New Roman" w:cs="Times New Roman"/>
          <w:sz w:val="24"/>
          <w:szCs w:val="24"/>
          <w:lang w:val="en-US"/>
        </w:rPr>
      </w:pPr>
    </w:p>
    <w:p w14:paraId="11D69BB5" w14:textId="77777777" w:rsidR="00340A6F" w:rsidRPr="002A596C" w:rsidRDefault="00340A6F" w:rsidP="00340A6F">
      <w:pPr>
        <w:pStyle w:val="ListParagraph"/>
        <w:numPr>
          <w:ilvl w:val="0"/>
          <w:numId w:val="1"/>
        </w:numPr>
        <w:jc w:val="both"/>
        <w:rPr>
          <w:rFonts w:ascii="Times New Roman" w:hAnsi="Times New Roman" w:cs="Times New Roman"/>
          <w:sz w:val="24"/>
          <w:szCs w:val="24"/>
          <w:lang w:val="en-US"/>
        </w:rPr>
      </w:pPr>
      <w:r w:rsidRPr="002A596C">
        <w:rPr>
          <w:rFonts w:ascii="Times New Roman" w:hAnsi="Times New Roman" w:cs="Times New Roman"/>
          <w:sz w:val="24"/>
          <w:szCs w:val="24"/>
          <w:lang w:val="en-US"/>
        </w:rPr>
        <w:t>What benefits can increased IT adoption offer HSCs?</w:t>
      </w:r>
    </w:p>
    <w:p w14:paraId="10EFF30B" w14:textId="5BDBE4D7" w:rsidR="00733F00" w:rsidRPr="002A596C" w:rsidRDefault="00733F00" w:rsidP="00340A6F">
      <w:pPr>
        <w:pStyle w:val="ListParagraph"/>
        <w:numPr>
          <w:ilvl w:val="0"/>
          <w:numId w:val="1"/>
        </w:numPr>
        <w:jc w:val="both"/>
        <w:rPr>
          <w:rFonts w:ascii="Times New Roman" w:hAnsi="Times New Roman" w:cs="Times New Roman"/>
          <w:sz w:val="24"/>
          <w:szCs w:val="24"/>
          <w:lang w:val="en-US"/>
        </w:rPr>
      </w:pPr>
      <w:r w:rsidRPr="002A596C">
        <w:rPr>
          <w:rFonts w:ascii="Times New Roman" w:hAnsi="Times New Roman" w:cs="Times New Roman"/>
          <w:sz w:val="24"/>
          <w:szCs w:val="24"/>
          <w:lang w:val="en-US"/>
        </w:rPr>
        <w:t xml:space="preserve">What barriers </w:t>
      </w:r>
      <w:r w:rsidR="00144B22" w:rsidRPr="002A596C">
        <w:rPr>
          <w:rFonts w:ascii="Times New Roman" w:hAnsi="Times New Roman" w:cs="Times New Roman"/>
          <w:sz w:val="24"/>
          <w:szCs w:val="24"/>
          <w:lang w:val="en-US"/>
        </w:rPr>
        <w:t xml:space="preserve">to IT adoption </w:t>
      </w:r>
      <w:r w:rsidRPr="002A596C">
        <w:rPr>
          <w:rFonts w:ascii="Times New Roman" w:hAnsi="Times New Roman" w:cs="Times New Roman"/>
          <w:sz w:val="24"/>
          <w:szCs w:val="24"/>
          <w:lang w:val="en-US"/>
        </w:rPr>
        <w:t>exist</w:t>
      </w:r>
      <w:r w:rsidR="00144B22" w:rsidRPr="002A596C">
        <w:rPr>
          <w:rFonts w:ascii="Times New Roman" w:hAnsi="Times New Roman" w:cs="Times New Roman"/>
          <w:sz w:val="24"/>
          <w:szCs w:val="24"/>
          <w:lang w:val="en-US"/>
        </w:rPr>
        <w:t xml:space="preserve"> within HSCs?</w:t>
      </w:r>
    </w:p>
    <w:p w14:paraId="71202B98" w14:textId="77777777" w:rsidR="00340A6F" w:rsidRPr="002A596C" w:rsidRDefault="00340A6F" w:rsidP="00340A6F">
      <w:pPr>
        <w:pStyle w:val="ListParagraph"/>
        <w:numPr>
          <w:ilvl w:val="0"/>
          <w:numId w:val="1"/>
        </w:numPr>
        <w:jc w:val="both"/>
        <w:rPr>
          <w:rFonts w:ascii="Times New Roman" w:hAnsi="Times New Roman" w:cs="Times New Roman"/>
          <w:sz w:val="24"/>
          <w:szCs w:val="24"/>
          <w:lang w:val="en-US"/>
        </w:rPr>
      </w:pPr>
      <w:r w:rsidRPr="002A596C">
        <w:rPr>
          <w:rFonts w:ascii="Times New Roman" w:hAnsi="Times New Roman" w:cs="Times New Roman"/>
          <w:sz w:val="24"/>
          <w:szCs w:val="24"/>
          <w:lang w:val="en-US"/>
        </w:rPr>
        <w:t>Which technologies are particularly well suited to increase the efficiency and effectiveness of disaster relief operations?</w:t>
      </w:r>
    </w:p>
    <w:p w14:paraId="4E6C113E" w14:textId="77777777" w:rsidR="00300EAC" w:rsidRDefault="00300EAC" w:rsidP="00340A6F">
      <w:pPr>
        <w:ind w:firstLine="284"/>
        <w:jc w:val="both"/>
        <w:rPr>
          <w:rFonts w:ascii="Times New Roman" w:hAnsi="Times New Roman" w:cs="Times New Roman"/>
          <w:sz w:val="24"/>
          <w:szCs w:val="24"/>
          <w:lang w:val="en-US"/>
        </w:rPr>
      </w:pPr>
    </w:p>
    <w:p w14:paraId="6ABBB09B" w14:textId="77777777" w:rsidR="00340A6F" w:rsidRDefault="00340A6F" w:rsidP="00340A6F">
      <w:pPr>
        <w:jc w:val="both"/>
        <w:rPr>
          <w:rFonts w:ascii="Times New Roman" w:hAnsi="Times New Roman" w:cs="Times New Roman"/>
          <w:sz w:val="24"/>
          <w:szCs w:val="24"/>
        </w:rPr>
      </w:pPr>
    </w:p>
    <w:p w14:paraId="3D73080B" w14:textId="77777777" w:rsidR="00340A6F" w:rsidRDefault="00340A6F" w:rsidP="00340A6F">
      <w:pPr>
        <w:jc w:val="both"/>
        <w:outlineLvl w:val="0"/>
        <w:rPr>
          <w:rFonts w:ascii="Times New Roman" w:hAnsi="Times New Roman" w:cs="Times New Roman"/>
          <w:b/>
          <w:sz w:val="24"/>
          <w:szCs w:val="24"/>
        </w:rPr>
      </w:pPr>
      <w:r>
        <w:rPr>
          <w:rFonts w:ascii="Times New Roman" w:hAnsi="Times New Roman" w:cs="Times New Roman"/>
          <w:b/>
          <w:sz w:val="24"/>
          <w:szCs w:val="24"/>
        </w:rPr>
        <w:t>M</w:t>
      </w:r>
      <w:r w:rsidRPr="00D81564">
        <w:rPr>
          <w:rFonts w:ascii="Times New Roman" w:hAnsi="Times New Roman" w:cs="Times New Roman"/>
          <w:b/>
          <w:sz w:val="24"/>
          <w:szCs w:val="24"/>
        </w:rPr>
        <w:t>ethodology</w:t>
      </w:r>
    </w:p>
    <w:p w14:paraId="010870C1" w14:textId="77777777" w:rsidR="00340A6F" w:rsidRDefault="00340A6F" w:rsidP="00340A6F">
      <w:pPr>
        <w:jc w:val="both"/>
        <w:rPr>
          <w:rFonts w:ascii="Times New Roman" w:hAnsi="Times New Roman" w:cs="Times New Roman"/>
          <w:sz w:val="24"/>
          <w:szCs w:val="24"/>
        </w:rPr>
      </w:pPr>
    </w:p>
    <w:p w14:paraId="3BDA5F06" w14:textId="77777777" w:rsidR="00340A6F" w:rsidRDefault="00340A6F" w:rsidP="00340A6F">
      <w:pPr>
        <w:jc w:val="both"/>
        <w:rPr>
          <w:rFonts w:ascii="Times New Roman" w:hAnsi="Times New Roman" w:cs="Times New Roman"/>
          <w:sz w:val="24"/>
          <w:szCs w:val="24"/>
        </w:rPr>
      </w:pPr>
      <w:r w:rsidRPr="00C75C90">
        <w:rPr>
          <w:rFonts w:ascii="Times New Roman" w:hAnsi="Times New Roman" w:cs="Times New Roman"/>
          <w:sz w:val="24"/>
          <w:szCs w:val="24"/>
        </w:rPr>
        <w:t xml:space="preserve">This study is conceptual in nature and adopts a literature review approach. The HSC literature was reviewed with a particular focus on investigating the role IT plays in </w:t>
      </w:r>
      <w:r>
        <w:rPr>
          <w:rFonts w:ascii="Times New Roman" w:hAnsi="Times New Roman" w:cs="Times New Roman"/>
          <w:sz w:val="24"/>
          <w:szCs w:val="24"/>
        </w:rPr>
        <w:t>these</w:t>
      </w:r>
      <w:r w:rsidRPr="00C75C90">
        <w:rPr>
          <w:rFonts w:ascii="Times New Roman" w:hAnsi="Times New Roman" w:cs="Times New Roman"/>
          <w:sz w:val="24"/>
          <w:szCs w:val="24"/>
        </w:rPr>
        <w:t xml:space="preserve"> supply chains.</w:t>
      </w:r>
      <w:r>
        <w:rPr>
          <w:rFonts w:ascii="Times New Roman" w:hAnsi="Times New Roman" w:cs="Times New Roman"/>
          <w:sz w:val="24"/>
          <w:szCs w:val="24"/>
        </w:rPr>
        <w:t xml:space="preserve"> Given that only a small number of previous studies have focused exclusively on IT in HSCs, our review was not limited to specific search terms around IT; instead we reviewed the HSC literature as a whole, drilling down on aspects that mentioned IT in HSCs. As previous work in this field is published in a multitude of diverse journals, the authors searched for literature across the core management databases of Scopus, Science Direct, Emerald, and Business Source Complete.</w:t>
      </w:r>
    </w:p>
    <w:p w14:paraId="437C4AE3" w14:textId="685DADE5" w:rsidR="00340A6F" w:rsidRPr="00C75C90" w:rsidRDefault="00340A6F" w:rsidP="00340A6F">
      <w:pPr>
        <w:jc w:val="both"/>
        <w:rPr>
          <w:rFonts w:ascii="Times New Roman" w:hAnsi="Times New Roman" w:cs="Times New Roman"/>
          <w:sz w:val="24"/>
          <w:szCs w:val="24"/>
        </w:rPr>
      </w:pPr>
      <w:r>
        <w:rPr>
          <w:rFonts w:ascii="Times New Roman" w:hAnsi="Times New Roman" w:cs="Times New Roman"/>
          <w:sz w:val="24"/>
          <w:szCs w:val="24"/>
        </w:rPr>
        <w:tab/>
        <w:t xml:space="preserve">Upon reading the identified papers, the authors identified first order codes related to the use of IT in these supply chains. The authors then used the NVivo software package to analyse these codes and convert them into the themes of Benefits of applying IT to HSCs, Barriers to IT adoption in HSCs, and </w:t>
      </w:r>
      <w:r w:rsidR="004F7864">
        <w:rPr>
          <w:rFonts w:ascii="Times New Roman" w:hAnsi="Times New Roman" w:cs="Times New Roman"/>
          <w:sz w:val="24"/>
          <w:szCs w:val="24"/>
        </w:rPr>
        <w:t xml:space="preserve">Specific IT Tools Most Suited to </w:t>
      </w:r>
      <w:r>
        <w:rPr>
          <w:rFonts w:ascii="Times New Roman" w:hAnsi="Times New Roman" w:cs="Times New Roman"/>
          <w:sz w:val="24"/>
          <w:szCs w:val="24"/>
        </w:rPr>
        <w:t>HSCs.</w:t>
      </w:r>
    </w:p>
    <w:p w14:paraId="1251C660" w14:textId="77777777" w:rsidR="00340A6F" w:rsidRPr="00C75C90" w:rsidRDefault="00340A6F" w:rsidP="00340A6F">
      <w:pPr>
        <w:jc w:val="both"/>
        <w:rPr>
          <w:rFonts w:ascii="Times New Roman" w:hAnsi="Times New Roman" w:cs="Times New Roman"/>
          <w:sz w:val="24"/>
          <w:szCs w:val="24"/>
        </w:rPr>
      </w:pPr>
    </w:p>
    <w:p w14:paraId="66341788" w14:textId="77777777" w:rsidR="00340A6F" w:rsidRPr="003D5A22" w:rsidRDefault="00340A6F" w:rsidP="00340A6F">
      <w:pPr>
        <w:jc w:val="both"/>
        <w:outlineLvl w:val="0"/>
        <w:rPr>
          <w:rFonts w:ascii="Times New Roman" w:hAnsi="Times New Roman" w:cs="Times New Roman"/>
          <w:b/>
          <w:sz w:val="24"/>
          <w:szCs w:val="24"/>
        </w:rPr>
      </w:pPr>
      <w:r w:rsidRPr="003D5A22">
        <w:rPr>
          <w:rFonts w:ascii="Times New Roman" w:hAnsi="Times New Roman" w:cs="Times New Roman"/>
          <w:b/>
          <w:sz w:val="24"/>
          <w:szCs w:val="24"/>
        </w:rPr>
        <w:t>Findings</w:t>
      </w:r>
    </w:p>
    <w:p w14:paraId="7777A142" w14:textId="77777777" w:rsidR="00340A6F" w:rsidRDefault="00340A6F" w:rsidP="00340A6F">
      <w:pPr>
        <w:jc w:val="both"/>
        <w:rPr>
          <w:rFonts w:ascii="Times New Roman" w:hAnsi="Times New Roman" w:cs="Times New Roman"/>
          <w:sz w:val="24"/>
          <w:szCs w:val="24"/>
        </w:rPr>
      </w:pPr>
    </w:p>
    <w:p w14:paraId="1031DA1B" w14:textId="17F28026" w:rsidR="004A74AE" w:rsidRDefault="003F7FEB" w:rsidP="00340A6F">
      <w:pPr>
        <w:jc w:val="both"/>
        <w:rPr>
          <w:rFonts w:ascii="Times New Roman" w:hAnsi="Times New Roman" w:cs="Times New Roman"/>
          <w:sz w:val="24"/>
          <w:szCs w:val="24"/>
        </w:rPr>
      </w:pPr>
      <w:r>
        <w:rPr>
          <w:rFonts w:ascii="Times New Roman" w:hAnsi="Times New Roman" w:cs="Times New Roman"/>
          <w:sz w:val="24"/>
          <w:szCs w:val="24"/>
        </w:rPr>
        <w:t>In an attempt to answer the 3 research questions, t</w:t>
      </w:r>
      <w:r w:rsidR="004A74AE">
        <w:rPr>
          <w:rFonts w:ascii="Times New Roman" w:hAnsi="Times New Roman" w:cs="Times New Roman"/>
          <w:sz w:val="24"/>
          <w:szCs w:val="24"/>
        </w:rPr>
        <w:t xml:space="preserve">his section is split into the </w:t>
      </w:r>
      <w:r w:rsidR="006271CF">
        <w:rPr>
          <w:rFonts w:ascii="Times New Roman" w:hAnsi="Times New Roman" w:cs="Times New Roman"/>
          <w:sz w:val="24"/>
          <w:szCs w:val="24"/>
        </w:rPr>
        <w:t>three identified themes of Benefits of applying IT to HSCs, Barriers to IT adoption in HSCs, and Specific IT Tools Most Suited to HSCs</w:t>
      </w:r>
      <w:r>
        <w:rPr>
          <w:rFonts w:ascii="Times New Roman" w:hAnsi="Times New Roman" w:cs="Times New Roman"/>
          <w:sz w:val="24"/>
          <w:szCs w:val="24"/>
        </w:rPr>
        <w:t>.</w:t>
      </w:r>
    </w:p>
    <w:p w14:paraId="275963A2" w14:textId="77777777" w:rsidR="003F7FEB" w:rsidRDefault="003F7FEB" w:rsidP="00340A6F">
      <w:pPr>
        <w:jc w:val="both"/>
        <w:rPr>
          <w:rFonts w:ascii="Times New Roman" w:hAnsi="Times New Roman" w:cs="Times New Roman"/>
          <w:sz w:val="24"/>
          <w:szCs w:val="24"/>
        </w:rPr>
      </w:pPr>
    </w:p>
    <w:p w14:paraId="43724D8C" w14:textId="77777777" w:rsidR="00340A6F" w:rsidRPr="0012744D" w:rsidRDefault="00340A6F" w:rsidP="00340A6F">
      <w:pPr>
        <w:pStyle w:val="Heading2"/>
        <w:spacing w:before="0"/>
        <w:rPr>
          <w:rFonts w:ascii="Times New Roman" w:hAnsi="Times New Roman" w:cs="Times New Roman"/>
          <w:b w:val="0"/>
          <w:i/>
          <w:color w:val="auto"/>
          <w:sz w:val="24"/>
          <w:u w:val="single"/>
        </w:rPr>
      </w:pPr>
      <w:r w:rsidRPr="0012744D">
        <w:rPr>
          <w:rFonts w:ascii="Times New Roman" w:hAnsi="Times New Roman" w:cs="Times New Roman"/>
          <w:b w:val="0"/>
          <w:i/>
          <w:color w:val="auto"/>
          <w:sz w:val="24"/>
          <w:u w:val="single"/>
        </w:rPr>
        <w:t>Benefits</w:t>
      </w:r>
      <w:r>
        <w:rPr>
          <w:rFonts w:ascii="Times New Roman" w:hAnsi="Times New Roman" w:cs="Times New Roman"/>
          <w:b w:val="0"/>
          <w:i/>
          <w:color w:val="auto"/>
          <w:sz w:val="24"/>
          <w:u w:val="single"/>
        </w:rPr>
        <w:t xml:space="preserve"> of applying IT to HSCs</w:t>
      </w:r>
    </w:p>
    <w:p w14:paraId="1315D558" w14:textId="77777777" w:rsidR="00340A6F" w:rsidRDefault="00340A6F" w:rsidP="00340A6F">
      <w:pPr>
        <w:jc w:val="both"/>
        <w:rPr>
          <w:rFonts w:ascii="Times New Roman" w:hAnsi="Times New Roman" w:cs="Times New Roman"/>
          <w:sz w:val="24"/>
          <w:szCs w:val="24"/>
        </w:rPr>
      </w:pPr>
    </w:p>
    <w:p w14:paraId="47A65082" w14:textId="77777777" w:rsidR="00340A6F" w:rsidRDefault="00340A6F" w:rsidP="00340A6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liminary analysis of the data highlighted a number of benefits of applying IT to HSCs such as cost saving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id" : "ITEM-2", "itemData" : { "DOI" : "10.1111/poms.12107", "ISBN" : "4048942301", "ISSN" : "19375956", "abstract" : "Humanitarian supply chains involve many different entities, such as government, military, private, and non-governmental organizations and individuals. Well-coordinated interactions between entities can lead to synergies and improved humanitarian outcomes. Information technology (IT) tools can help facilitate collaboration, but cost and other barriers have limited their use. We document the use of an IT tool to improve last-mile supply distribution and data management in one of many camps for internally displaced persons after the January 2010 earthquake in Haiti, and we describe other current uses of technology in camp management. Motivated by these examples and the interest among humanitarian organizations in expanding the use of such tools to facilitate coordination, we introduce a cooperative game theory model and explore insights about the conditions under which multi-agency coordination is feasible and desirable. We also outline an agenda for future research in the area of technology-enabled collaboration in the humanitarian sector.", "author" : [ { "dropping-particle" : "", "family" : "Ergun", "given" : "Ozlem", "non-dropping-particle" : "", "parse-names" : false, "suffix" : "" }, { "dropping-particle" : "", "family" : "Gui", "given" : "Luyi", "non-dropping-particle" : "", "parse-names" : false, "suffix" : "" }, { "dropping-particle" : "", "family" : "Heier Stamm", "given" : "Jessica L.", "non-dropping-particle" : "", "parse-names" : false, "suffix" : "" }, { "dropping-particle" : "", "family" : "Keskinocak", "given" : "Pinar", "non-dropping-particle" : "", "parse-names" : false, "suffix" : "" }, { "dropping-particle" : "", "family" : "Swann", "given" : "Julie", "non-dropping-particle" : "", "parse-names" : false, "suffix" : "" } ], "container-title" : "Production and Operations Management", "id" : "ITEM-2", "issue" : "6", "issued" : { "date-parts" : [ [ "2014" ] ] }, "page" : "1002-1014", "title" : "Improving Humanitarian Operations through Technology-Enabled Collaboration", "type" : "article-journal", "volume" : "23" }, "uris" : [ "http://www.mendeley.com/documents/?uuid=4fe585d5-9b0c-4dfe-bb5a-b7df8536a1d6" ] } ], "mendeley" : { "formattedCitation" : "(Baldini et al., 2012; Ergun et al., 2014)", "plainTextFormattedCitation" : "(Baldini et al., 2012; Ergun et al., 2014)", "previouslyFormattedCitation" : "(Baldini et al., 2012; Ergun et a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30CBD">
        <w:rPr>
          <w:rFonts w:ascii="Times New Roman" w:hAnsi="Times New Roman" w:cs="Times New Roman"/>
          <w:noProof/>
          <w:sz w:val="24"/>
          <w:szCs w:val="24"/>
          <w:lang w:val="en-US"/>
        </w:rPr>
        <w:t>(Baldini et al., 2012; Ergun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roved decision mak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17410381011024313", "ISBN" : "doi:10.1108/17410381011024313", "ISSN" : "1741-038X", "abstract" : "The purpose of this paper is to underline the advantages offered by applying the collective strategy model in the context of humanitarian logistics, enriching the existing benefits that operations management and business logistics techniques have brought to the field. In both man-made and natural disaster relief, humanitarian logistics operations have been hampered by a lack of coordination between actors, which directly affects performance in terms of reactivity and reliability. Adapted collective strategies could offer a solution to this problem. A literature review deals with the issue of humanitarian logistics through an operational dimension, followed by a strategic approach. This is rounded out with a case study dealing with the Pisco earthquake in Peru (August 2007), which is based on a participant observation methodological approach. The research presented in this paper reveals that a collective action approach has a positive impact on the working of humanitarian supply chains, as long as a \"hub\" is used to provide accountability and reliability. If a technical approach, particularly in matters of operations management (optimization of transportation, location of regional warehouses, etc.) is essential to better manage humanitarian logistics, it must also be in the service of a collective strategy, notably in the pre-positioning of supplies and the coordination of relief efforts. There is an emerging body of work on managing logistical operations in a humanitarian context, but less on strategic readings of humanitarian supply chains. In addition, the application of methods from the field of business logistics is possible, but too often underestimated. This work helps to address both gaps.", "author" : [ { "dropping-particle" : "", "family" : "Chandes", "given" : "Jerome", "non-dropping-particle" : "", "parse-names" : false, "suffix" : "" }, { "dropping-particle" : "", "family" : "Pache", "given" : "Gilles", "non-dropping-particle" : "", "parse-names" : false, "suffix" : "" } ], "container-title" : "Journal of Manufacturing Technology Management", "id" : "ITEM-1", "issue" : "3", "issued" : { "date-parts" : [ [ "2010" ] ] }, "page" : "320-340", "title" : "Investigating humanitarian logistics issues: from operations management to strategic action", "type" : "article-journal", "volume" : "21" }, "uris" : [ "http://www.mendeley.com/documents/?uuid=474310a5-f415-4780-83e5-25f79121b82d" ] } ], "mendeley" : { "formattedCitation" : "(Chandes and Pache, 2010a)", "plainTextFormattedCitation" : "(Chandes and Pache, 2010a)", "previouslyFormattedCitation" : "(Chandes and Pache, 2010a)"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245453">
        <w:rPr>
          <w:rFonts w:ascii="Times New Roman" w:hAnsi="Times New Roman" w:cs="Times New Roman"/>
          <w:noProof/>
          <w:sz w:val="24"/>
          <w:szCs w:val="24"/>
          <w:lang w:val="en-US"/>
        </w:rPr>
        <w:t>(Chandes and Pache, 2010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creased coordination throughout the HSC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AB6C8F">
        <w:rPr>
          <w:rFonts w:ascii="Times New Roman" w:hAnsi="Times New Roman" w:cs="Times New Roman"/>
          <w:noProof/>
          <w:sz w:val="24"/>
          <w:szCs w:val="24"/>
          <w:lang w:val="en-US"/>
        </w:rPr>
        <w:t>(Jaeger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creased donor awareness </w:t>
      </w:r>
      <w:r w:rsidRPr="00E13DE6">
        <w:rPr>
          <w:rFonts w:ascii="Times New Roman" w:hAnsi="Times New Roman" w:cs="Times New Roman"/>
          <w:sz w:val="24"/>
          <w:szCs w:val="24"/>
          <w:lang w:val="en-US"/>
        </w:rPr>
        <w:fldChar w:fldCharType="begin" w:fldLock="1"/>
      </w:r>
      <w:r w:rsidRPr="00E13DE6">
        <w:rPr>
          <w:rFonts w:ascii="Times New Roman" w:hAnsi="Times New Roman" w:cs="Times New Roman"/>
          <w:sz w:val="24"/>
          <w:szCs w:val="24"/>
          <w:lang w:val="en-US"/>
        </w:rPr>
        <w:instrText>ADDIN CSL_CITATION { "citationItems" : [ { "id" : "ITEM-1", "itemData" : { "DOI" : "10.1111/j.1745-493X.2012.03267.x", "ISSN" : "1745-493X", "abstract" : "With an increasing number of disasters disrupting commerce and community\\nlife around the world, it is timely to position humanitarian and\\ndisaster relief supply chains (HDRSC) within the broad field of supply\\nchain management. This article presents a framework to that end.\\nIt distinguishes attributes of the environment that illustrate the\\ndifficulties encountered in supply chain management. Although considerable\\nresearch has been conducted in logistics issues affecting HDRSCs,\\nvery little management research speaks to the complicating attributes.\\nThus, this article describes activities such as demand determination,\\nsupply chain coordination, recognizing when to move along the life\\ncycle and post-disaster reconstruction that differentiates supply\\nchain concerns from logistics concerns. From this backdrop, some\\nof the areas where research into HDRSCs can inform supply chain management\\nin general are presented. The article concludes by discussing critical\\nareas of research need as identified by experienced practitioners.\\nResearch in these areas will provide insights for supply chain managers\\nfacing similar issues in other environments.", "author" : [ { "dropping-particle" : "", "family" : "Day", "given" : "Jamison M", "non-dropping-particle" : "", "parse-names" : false, "suffix" : "" }, { "dropping-particle" : "", "family" : "Melnyk", "given" : "Steven A", "non-dropping-particle" : "", "parse-names" : false, "suffix" : "" }, { "dropping-particle" : "", "family" : "Larson", "given" : "Paul D.", "non-dropping-particle" : "", "parse-names" : false, "suffix" : "" }, { "dropping-particle" : "", "family" : "Davis", "given" : "Edward W", "non-dropping-particle" : "", "parse-names" : false, "suffix" : "" }, { "dropping-particle" : "", "family" : "Whybark", "given" : "D Clay", "non-dropping-particle" : "", "parse-names" : false, "suffix" : "" } ], "container-title" : "Journal of Supply Chain Management", "id" : "ITEM-1", "issue" : "2", "issued" : { "date-parts" : [ [ "2012" ] ] }, "page" : "21-36", "title" : "Humanitarian and Disaster Relief Supply Chains: A Matter of Life and Death", "type" : "article-journal", "volume" : "48" }, "uris" : [ "http://www.mendeley.com/documents/?uuid=79cb025e-065e-4acd-98cb-8ac42231280e" ] }, { "id" : "ITEM-2", "itemData" : { "DOI" : "10.1108/BIJ-07-2011-0053", "ISBN" : "0960003071073", "ISSN" : "1463-5771", "abstract" : "Purpose - A review of relief-and-recovery glitches related to natural disasters revealed four main issues that hinder the effectiveness of relief efforts. A common theme across these issues is a need for a more holistic systems design to provide better coordination within Humanitarian Aid and Disaster Relief (HADR). This paper addresses this issue.Design/methodology/approach - This is a conceptual paper using systems design theory to frame the extant literature and delineate the challenges and opportunities in HADR with respect to environment, processes, and goals. With the focus on systems design, we use fundamental principles of systems thinking to identify core issues and questions that require the attention of future research. Findings - HADR supply chains are made up of a complex set of players. By answering the questions we have proposed using systems thinking, these organizations can be motivated to coordinate efforts in the HADR supply chain to create a more cohesive response effort.Research limitations/implications - Progress is needed to transition from temporary to synchronized, \"borderless\" HADR supply chain networks. The result would be that HADR supply chains would more effectively reduce suffering and operate at lower total costs\u2014two goals that are worth pursuing.Originality/value - This paper is written in response to Richey\u2019s (2009) call for a more theoretical base in HADR research. Addressing the proposed research questions introduced in this paper will increase HADR system transparency, allowing us to better evaluate theoretically the governance and synchronization mechanisms required to enhance collaboration and improve HADR effectiveness.", "author" : [ { "dropping-particle" : "", "family" : "Fawcett", "given" : "Amydee", "non-dropping-particle" : "", "parse-names" : false, "suffix" : "" }, { "dropping-particle" : "", "family" : "Fawcett", "given" : "Stanley", "non-dropping-particle" : "", "parse-names" : false, "suffix" : "" } ], "container-title" : "Benchmarking: An International Journal", "id" : "ITEM-2", "issue" : "5", "issued" : { "date-parts" : [ [ "2013" ] ] }, "page" : "6", "title" : "Benchmarking the state of humanitarian aid and disaster relief: A systems design perspective and research agenda", "type" : "article-journal", "volume" : "20" }, "uris" : [ "http://www.mendeley.com/documents/?uuid=8246df3f-ee39-45b5-ad4a-8c18181eca6a" ] } ], "mendeley" : { "formattedCitation" : "(Day et al., 2012; Fawcett and Fawcett, 2013)", "plainTextFormattedCitation" : "(Day et al., 2012; Fawcett and Fawcett, 2013)", "previouslyFormattedCitation" : "(Day et al., 2012; Fawcett and Fawcett, 2013)" }, "properties" : { "noteIndex" : 0 }, "schema" : "https://github.com/citation-style-language/schema/raw/master/csl-citation.json" }</w:instrText>
      </w:r>
      <w:r w:rsidRPr="00E13DE6">
        <w:rPr>
          <w:rFonts w:ascii="Times New Roman" w:hAnsi="Times New Roman" w:cs="Times New Roman"/>
          <w:sz w:val="24"/>
          <w:szCs w:val="24"/>
          <w:lang w:val="en-US"/>
        </w:rPr>
        <w:fldChar w:fldCharType="separate"/>
      </w:r>
      <w:r w:rsidRPr="00E13DE6">
        <w:rPr>
          <w:rFonts w:ascii="Times New Roman" w:hAnsi="Times New Roman" w:cs="Times New Roman"/>
          <w:noProof/>
          <w:sz w:val="24"/>
          <w:szCs w:val="24"/>
          <w:lang w:val="en-US"/>
        </w:rPr>
        <w:t>(Day et al., 2012; Fawcett and Fawcett, 2013)</w:t>
      </w:r>
      <w:r w:rsidRPr="00E13D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creased SC capac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53560710729811", "ISBN" : "0965-3562", "ISSN" : "0965-3562", "abstract" : "Purpose \u2013 This paper seeks to contribute to a more effective co-ordination of humanitarian operations by military and civilian organizations involved in a peace support mission in response to a complex emergency. Design/methodology/approach \u2013 The information processing view, in particular Galbraith's typology of generic mechanisms for achieving co-ordination, is taken as the theoretical framework. This framework is subsequently applied to the co-ordination of humanitarian operations by military and civilian organizations. Empirical data are derived from a set of expert interviews with both military and civilian respondents in The Netherlands and a four week visit to Kabul and Baghlan, a province in northern Afghanistan. During this visit 40 military respondents have been interviewed and over 60 meetings have been held with local authorities, humanitarian organizations, small entrepreneurs, refugees and local villagers. Finally, conclusions are drawn and recommendations are provided with regard to a more effective co-ordination of humanitarian operations in a peace support mission. Findings \u2013 The article's main finding is that \u201cself-contained tasks\u201d in combination with lateral relations are the dominant co-ordination mechanisms. \u201cSlack resources\u201d, though observed in practice, is not considered a viable co-ordination mechanism since this implies an excess, and thus waste, of scarce resources. \u201cInformation systems\u201d are, unfortunately, not well-developed leading to mismatches between policy and practice. Keeping \u201cself-contained tasks\u201d as the major co-ordination mechanism, the main recommendation is to develop and implement innovative \u201cinformation systems\u201d, that can also be used to support \u201clateral relations\u201d, in particular those between military and civil actors. Originality/value \u2013 The paper applies the information processing perspective to a unique and important subject, namely co-ordination between military and humanitarian organizations in peace support missions.", "author" : [ { "dropping-particle" : "", "family" : "Rietjens", "given" : "Sebastiaan", "non-dropping-particle" : "", "parse-names" : false, "suffix" : "" }, { "dropping-particle" : "", "family" : "Voordijk", "given" : "Hans", "non-dropping-particle" : "", "parse-names" : false, "suffix" : "" }, { "dropping-particle" : "", "family" : "Boer", "given" : "Sirp", "non-dropping-particle" : "De", "parse-names" : false, "suffix" : "" } ], "container-title" : "Disaster Prevention and Management", "id" : "ITEM-1", "issue" : "1", "issued" : { "date-parts" : [ [ "2007" ] ] }, "page" : "56-69", "title" : "Co-ordinating humanitarian operations in peace support missions", "type" : "article-journal", "volume" : "16" }, "uris" : [ "http://www.mendeley.com/documents/?uuid=edc0d34f-68e0-4559-9fd7-668af75b312d" ] } ], "mendeley" : { "formattedCitation" : "(Rietjens et al., 2007)", "plainTextFormattedCitation" : "(Rietjens et al., 2007)", "previouslyFormattedCitation" : "(Rietjens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F121C8">
        <w:rPr>
          <w:rFonts w:ascii="Times New Roman" w:hAnsi="Times New Roman" w:cs="Times New Roman"/>
          <w:noProof/>
          <w:sz w:val="24"/>
          <w:szCs w:val="24"/>
          <w:lang w:val="en-US"/>
        </w:rPr>
        <w:t>(Rietjens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creased SC ag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00031011079292", "ISBN" : "0960003101107", "ISSN" : "0960-0035", "PMID" : "17506489", "abstract" : "Ancient DNA analysis was conducted on the dental remains of specimens from the Lajia site, dating back 3,800-4,000 years. The Lajia site is located in Minhe county, Qinghai province, in northwestern China. Archaeological studies link Lajia to the late period of the Qijia culture, one of the most important Neolithic civilizations of the upper Yellow River region, the cradle of Chinese civilization. Excavations at the site revealed that the inhabitants died in their houses as the result of a sudden flood. The Lajia site provides a rare chance to study the putative families, all of whom died at the same instant. Possible maternal familial relationships were investigated through mitochondrial DNA (mtDNA) sequence analysis. Twelve sequences from individuals found in one house were assigned to only five haplotypes, consistent with a possible close kinship. Results from analyses of RFLP typing and HVI motifs suggest that the Lajia people belonged to the haplogroups B, C, D, M, and M10. This study, combined with archaeological and anthropological investigations, provides a better understanding of the genetic history of the Chinese people.", "author" : [ { "dropping-particle" : "", "family" : "Scholten", "given" : "Kirstin", "non-dropping-particle" : "", "parse-names" : false, "suffix" : "" }, { "dropping-particle" : "", "family" : "Scott", "given" : "Pamela", "non-dropping-particle" : "", "parse-names" : false, "suffix" : "" }, { "dropping-particle" : "", "family" : "Fynes", "given" : "Brian", "non-dropping-particle" : "", "parse-names" : false, "suffix" : "" } ], "container-title" : "International Journal of Physical Distribution &amp; Logistics Management", "id" : "ITEM-1", "issue" : "8/9", "issued" : { "date-parts" : [ [ "2010" ] ] }, "page" : "623-635", "title" : "(Le)agility in humanitarian aid (NGO) supply chains", "type" : "article-journal", "volume" : "40" }, "uris" : [ "http://www.mendeley.com/documents/?uuid=12790b66-26ba-41f7-9d91-597e652ce892" ] } ], "mendeley" : { "formattedCitation" : "(Scholten et al., 2010)", "plainTextFormattedCitation" : "(Scholten et al., 2010)", "previouslyFormattedCitation" : "(Scholten et al., 2010)"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9715E7">
        <w:rPr>
          <w:rFonts w:ascii="Times New Roman" w:hAnsi="Times New Roman" w:cs="Times New Roman"/>
          <w:noProof/>
          <w:sz w:val="24"/>
          <w:szCs w:val="24"/>
          <w:lang w:val="en-US"/>
        </w:rPr>
        <w:t>(Scholten et al.,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name just a few.</w:t>
      </w:r>
    </w:p>
    <w:p w14:paraId="76DA1278" w14:textId="79031D58" w:rsidR="00340A6F" w:rsidRDefault="00340A6F" w:rsidP="00340A6F">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in benefit of IT usage in HSCs involves the improved sharing of information it offers, as well as the increased security of the distribution of this inform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2C6AB7">
        <w:rPr>
          <w:rFonts w:ascii="Times New Roman" w:hAnsi="Times New Roman" w:cs="Times New Roman"/>
          <w:noProof/>
          <w:sz w:val="24"/>
          <w:szCs w:val="24"/>
          <w:lang w:val="en-US"/>
        </w:rPr>
        <w:t>(Baldini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llecting all information in one central place and sharing it across all actors in the SC increases the accuracy of the information made available to a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20426741211260732", "ISBN" : "10.1108/20426741211260732", "ISSN" : "2042-6747", "abstract" : "The purpose of the paper is to improve the understanding of the role of humanitarian cluster leads through applying lessons from the fourth-party logistics (4PL) literature.", "author" : [ { "dropping-particle" : "", "family" : "Jensen", "given" : "Leif-Magnus", "non-dropping-particle" : "", "parse-names" : false, "suffix" : "" } ], "container-title" : "Journal of Humanitarian Logistics and Supply Chain Management", "id" : "ITEM-1", "issued" : { "date-parts" : [ [ "2012" ] ] }, "page" : "148-160", "title" : "Humanitarian cluster leads: lessons from 4PLs", "type" : "article-journal", "volume" : "2" }, "uris" : [ "http://www.mendeley.com/documents/?uuid=d0b7545c-f8bb-4a4f-90f2-c5ebd1ee2366" ] } ], "mendeley" : { "formattedCitation" : "(Jensen, 2012)", "plainTextFormattedCitation" : "(Jensen, 2012)", "previouslyFormattedCitation" : "(Jensen,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5B2385">
        <w:rPr>
          <w:rFonts w:ascii="Times New Roman" w:hAnsi="Times New Roman" w:cs="Times New Roman"/>
          <w:noProof/>
          <w:sz w:val="24"/>
          <w:szCs w:val="24"/>
          <w:lang w:val="en-US"/>
        </w:rPr>
        <w:t>(Jensen,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lowing for more effective performance measurement, increased inventory savings and increased control of the entire supply cha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00030910985811", "ISBN" : "0960003071073", "ISSN" : "0960-0035", "abstract" : "Purpose \u2013 Critical success factors (CSFs) have been widely used in the context of commercial supply chains. However, in the context of humanitarian aid (HA) this is a poorly addressed area and this paper therefore aims to set out the key areas for research. Design/methodology/approach \u2013 This paper is based on a conceptual discussion of CSFs as applied to the HA sector. A detailed literature review is undertaken to identify CSFs in a commercial context and to consider their applicability to the HA sector. Findings \u2013 CSFs have not previously been identified for the HA sector, an issue addressed in this paper. Research limitations/implications \u2013 The main constraint on this paper is that CSFs have not been previously considered in the literature as applied to HA. The relevance of CSFs will therefore need to be tested in the HA environment and qualitative research is needed to inform further work. Practical implications \u2013 This paper informs the HA community of key areas of activity which have not been fully addressed and offers. Originality/value \u2013 This paper contributes to the understanding of supply chain management in an HA context.", "author" : [ { "dropping-particle" : "", "family" : "Pettit", "given" : "Stephen", "non-dropping-particle" : "", "parse-names" : false, "suffix" : "" }, { "dropping-particle" : "", "family" : "Beresford", "given" : "Anthony", "non-dropping-particle" : "", "parse-names" : false, "suffix" : "" } ], "container-title" : "International Journal of Physical Distribution &amp; Logistics Management", "id" : "ITEM-1", "issue" : "6", "issued" : { "date-parts" : [ [ "2009" ] ] }, "page" : "450-468", "title" : "Critical success factors in the context of humanitarian aid supply chains", "type" : "article-journal", "volume" : "39" }, "uris" : [ "http://www.mendeley.com/documents/?uuid=6ceeb0a2-2ff3-4cd4-bef0-cf6a76709f40" ] } ], "mendeley" : { "formattedCitation" : "(Pettit and Beresford, 2009)", "plainTextFormattedCitation" : "(Pettit and Beresford, 2009)", "previouslyFormattedCitation" : "(Pettit and Beresford,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3A4253">
        <w:rPr>
          <w:rFonts w:ascii="Times New Roman" w:hAnsi="Times New Roman" w:cs="Times New Roman"/>
          <w:noProof/>
          <w:sz w:val="24"/>
          <w:szCs w:val="24"/>
          <w:lang w:val="en-US"/>
        </w:rPr>
        <w:t>(Pettit and Beresford,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F737B">
        <w:rPr>
          <w:rFonts w:ascii="Times New Roman" w:hAnsi="Times New Roman" w:cs="Times New Roman"/>
          <w:sz w:val="24"/>
          <w:szCs w:val="24"/>
          <w:lang w:val="en-US"/>
        </w:rPr>
        <w:t xml:space="preserve">The </w:t>
      </w:r>
      <w:r w:rsidR="00E976E4">
        <w:rPr>
          <w:rFonts w:ascii="Times New Roman" w:hAnsi="Times New Roman" w:cs="Times New Roman"/>
          <w:sz w:val="24"/>
          <w:szCs w:val="24"/>
          <w:lang w:val="en-US"/>
        </w:rPr>
        <w:t>improved</w:t>
      </w:r>
      <w:r>
        <w:rPr>
          <w:rFonts w:ascii="Times New Roman" w:hAnsi="Times New Roman" w:cs="Times New Roman"/>
          <w:sz w:val="24"/>
          <w:szCs w:val="24"/>
          <w:lang w:val="en-US"/>
        </w:rPr>
        <w:t xml:space="preserve"> visibility</w:t>
      </w:r>
      <w:r w:rsidR="00DF737B">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ransparency </w:t>
      </w:r>
      <w:r w:rsidR="00833571">
        <w:rPr>
          <w:rFonts w:ascii="Times New Roman" w:hAnsi="Times New Roman" w:cs="Times New Roman"/>
          <w:sz w:val="24"/>
          <w:szCs w:val="24"/>
          <w:lang w:val="en-US"/>
        </w:rPr>
        <w:t xml:space="preserve">this offers </w:t>
      </w:r>
      <w:r>
        <w:rPr>
          <w:rFonts w:ascii="Times New Roman" w:hAnsi="Times New Roman" w:cs="Times New Roman"/>
          <w:sz w:val="24"/>
          <w:szCs w:val="24"/>
          <w:lang w:val="en-US"/>
        </w:rPr>
        <w:t>across the SC</w:t>
      </w:r>
      <w:r w:rsidR="00833571">
        <w:rPr>
          <w:rFonts w:ascii="Times New Roman" w:hAnsi="Times New Roman" w:cs="Times New Roman"/>
          <w:sz w:val="24"/>
          <w:szCs w:val="24"/>
          <w:lang w:val="en-US"/>
        </w:rPr>
        <w:t xml:space="preserve"> has </w:t>
      </w:r>
      <w:r>
        <w:rPr>
          <w:rFonts w:ascii="Times New Roman" w:hAnsi="Times New Roman" w:cs="Times New Roman"/>
          <w:sz w:val="24"/>
          <w:szCs w:val="24"/>
          <w:lang w:val="en-US"/>
        </w:rPr>
        <w:t xml:space="preserve">the added benefit of increasing accountability, thereby reducing “theft, losses, or manipulation of ai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475-3995.2009.00697.x", "ISSN" : "09696016", "abstract" : "Disasters are on the rise, more complex, and donor support is increasingly unpredictable. In response to this trend humanitarian agencies are looking for more efficient and effective solutions. This paper discusses the evolution of supply chain management in disaster relief and the role of new players like the private sector. It is based on research conducted by the Humanitarian Research Group at INSEAD.", "author" : [ { "dropping-particle" : "", "family" : "Tomasini", "given" : "Rolando", "non-dropping-particle" : "", "parse-names" : false, "suffix" : "" }, { "dropping-particle" : "", "family" : "Wassenhove", "given" : "Luk", "non-dropping-particle" : "Van", "parse-names" : false, "suffix" : "" } ], "container-title" : "International Transactions in Operational Research", "id" : "ITEM-1", "issue" : "5", "issued" : { "date-parts" : [ [ "2009" ] ] }, "page" : "549-559", "title" : "From preparedness to partnerships: case study research on humanitarian logistics", "type" : "article-journal", "volume" : "16" }, "uris" : [ "http://www.mendeley.com/documents/?uuid=11a8b812-4bba-4189-a88e-0a26e5890240" ] } ], "mendeley" : { "formattedCitation" : "(Tomasini and Van Wassenhove, 2009)", "plainTextFormattedCitation" : "(Tomasini and Van Wassenhove, 2009)", "previouslyFormattedCitation" : "(Tomasini and Van Wassenhove,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05452F">
        <w:rPr>
          <w:rFonts w:ascii="Times New Roman" w:hAnsi="Times New Roman" w:cs="Times New Roman"/>
          <w:noProof/>
          <w:sz w:val="24"/>
          <w:szCs w:val="24"/>
          <w:lang w:val="en-US"/>
        </w:rPr>
        <w:t>(Tomasini and Van Wassenhov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t only do IT systems increase the level of information exchange across the HSC, they also increase the speed with which the information can be exchang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53560710729811", "ISBN" : "0965-3562", "ISSN" : "0965-3562", "abstract" : "Purpose \u2013 This paper seeks to contribute to a more effective co-ordination of humanitarian operations by military and civilian organizations involved in a peace support mission in response to a complex emergency. Design/methodology/approach \u2013 The information processing view, in particular Galbraith's typology of generic mechanisms for achieving co-ordination, is taken as the theoretical framework. This framework is subsequently applied to the co-ordination of humanitarian operations by military and civilian organizations. Empirical data are derived from a set of expert interviews with both military and civilian respondents in The Netherlands and a four week visit to Kabul and Baghlan, a province in northern Afghanistan. During this visit 40 military respondents have been interviewed and over 60 meetings have been held with local authorities, humanitarian organizations, small entrepreneurs, refugees and local villagers. Finally, conclusions are drawn and recommendations are provided with regard to a more effective co-ordination of humanitarian operations in a peace support mission. Findings \u2013 The article's main finding is that \u201cself-contained tasks\u201d in combination with lateral relations are the dominant co-ordination mechanisms. \u201cSlack resources\u201d, though observed in practice, is not considered a viable co-ordination mechanism since this implies an excess, and thus waste, of scarce resources. \u201cInformation systems\u201d are, unfortunately, not well-developed leading to mismatches between policy and practice. Keeping \u201cself-contained tasks\u201d as the major co-ordination mechanism, the main recommendation is to develop and implement innovative \u201cinformation systems\u201d, that can also be used to support \u201clateral relations\u201d, in particular those between military and civil actors. Originality/value \u2013 The paper applies the information processing perspective to a unique and important subject, namely co-ordination between military and humanitarian organizations in peace support missions.", "author" : [ { "dropping-particle" : "", "family" : "Rietjens", "given" : "Sebastiaan", "non-dropping-particle" : "", "parse-names" : false, "suffix" : "" }, { "dropping-particle" : "", "family" : "Voordijk", "given" : "Hans", "non-dropping-particle" : "", "parse-names" : false, "suffix" : "" }, { "dropping-particle" : "", "family" : "Boer", "given" : "Sirp", "non-dropping-particle" : "De", "parse-names" : false, "suffix" : "" } ], "container-title" : "Disaster Prevention and Management", "id" : "ITEM-1", "issue" : "1", "issued" : { "date-parts" : [ [ "2007" ] ] }, "page" : "56-69", "title" : "Co-ordinating humanitarian operations in peace support missions", "type" : "article-journal", "volume" : "16" }, "uris" : [ "http://www.mendeley.com/documents/?uuid=edc0d34f-68e0-4559-9fd7-668af75b312d" ] } ], "mendeley" : { "formattedCitation" : "(Rietjens et al., 2007)", "plainTextFormattedCitation" : "(Rietjens et al., 2007)", "previouslyFormattedCitation" : "(Rietjens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DD2604">
        <w:rPr>
          <w:rFonts w:ascii="Times New Roman" w:hAnsi="Times New Roman" w:cs="Times New Roman"/>
          <w:noProof/>
          <w:sz w:val="24"/>
          <w:szCs w:val="24"/>
          <w:lang w:val="en-US"/>
        </w:rPr>
        <w:t>(Rietjens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sseminating accurate information to those in the field is therefore far easier, as information related to the emergency response can easily be sent to mobile phones, tablets and other communication devices via text message, e-mail and Internet messages e-mai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CA4DC5">
        <w:rPr>
          <w:rFonts w:ascii="Times New Roman" w:hAnsi="Times New Roman" w:cs="Times New Roman"/>
          <w:noProof/>
          <w:sz w:val="24"/>
          <w:szCs w:val="24"/>
          <w:lang w:val="en-US"/>
        </w:rPr>
        <w:t>(Jaeger et al., 2007)</w:t>
      </w:r>
      <w:r>
        <w:rPr>
          <w:rFonts w:ascii="Times New Roman" w:hAnsi="Times New Roman" w:cs="Times New Roman"/>
          <w:sz w:val="24"/>
          <w:szCs w:val="24"/>
          <w:lang w:val="en-US"/>
        </w:rPr>
        <w:fldChar w:fldCharType="end"/>
      </w:r>
      <w:r w:rsidR="00657029">
        <w:rPr>
          <w:rFonts w:ascii="Times New Roman" w:hAnsi="Times New Roman" w:cs="Times New Roman"/>
          <w:sz w:val="24"/>
          <w:szCs w:val="24"/>
          <w:lang w:val="en-US"/>
        </w:rPr>
        <w:t xml:space="preserve"> leading to a more effici</w:t>
      </w:r>
      <w:r w:rsidR="00C90B79">
        <w:rPr>
          <w:rFonts w:ascii="Times New Roman" w:hAnsi="Times New Roman" w:cs="Times New Roman"/>
          <w:sz w:val="24"/>
          <w:szCs w:val="24"/>
          <w:lang w:val="en-US"/>
        </w:rPr>
        <w:t>e</w:t>
      </w:r>
      <w:r w:rsidR="00657029">
        <w:rPr>
          <w:rFonts w:ascii="Times New Roman" w:hAnsi="Times New Roman" w:cs="Times New Roman"/>
          <w:sz w:val="24"/>
          <w:szCs w:val="24"/>
          <w:lang w:val="en-US"/>
        </w:rPr>
        <w:t>nt and effective response to the disaster</w:t>
      </w:r>
      <w:r>
        <w:rPr>
          <w:rFonts w:ascii="Times New Roman" w:hAnsi="Times New Roman" w:cs="Times New Roman"/>
          <w:sz w:val="24"/>
          <w:szCs w:val="24"/>
          <w:lang w:val="en-US"/>
        </w:rPr>
        <w:t>.</w:t>
      </w:r>
    </w:p>
    <w:p w14:paraId="335536A7" w14:textId="77777777" w:rsidR="00403E82" w:rsidRDefault="00340A6F" w:rsidP="00403E82">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also enables improvements in the data collection process; </w:t>
      </w:r>
      <w:r w:rsidR="004D5D82">
        <w:rPr>
          <w:rFonts w:ascii="Times New Roman" w:hAnsi="Times New Roman" w:cs="Times New Roman"/>
          <w:sz w:val="24"/>
          <w:szCs w:val="24"/>
          <w:lang w:val="en-US"/>
        </w:rPr>
        <w:t xml:space="preserve">firstly, </w:t>
      </w:r>
      <w:r w:rsidR="00086B1E">
        <w:rPr>
          <w:rFonts w:ascii="Times New Roman" w:hAnsi="Times New Roman" w:cs="Times New Roman"/>
          <w:sz w:val="24"/>
          <w:szCs w:val="24"/>
          <w:lang w:val="en-US"/>
        </w:rPr>
        <w:t>data</w:t>
      </w:r>
      <w:r>
        <w:rPr>
          <w:rFonts w:ascii="Times New Roman" w:hAnsi="Times New Roman" w:cs="Times New Roman"/>
          <w:sz w:val="24"/>
          <w:szCs w:val="24"/>
          <w:lang w:val="en-US"/>
        </w:rPr>
        <w:t xml:space="preserve"> from the field can be collected rapidly and in vast quantities using devices such as mobile phones and tablets, allowing NGOs to quickly and easily recognize patterns, thereby coordinating the</w:t>
      </w:r>
      <w:r w:rsidR="00F41426">
        <w:rPr>
          <w:rFonts w:ascii="Times New Roman" w:hAnsi="Times New Roman" w:cs="Times New Roman"/>
          <w:sz w:val="24"/>
          <w:szCs w:val="24"/>
          <w:lang w:val="en-US"/>
        </w:rPr>
        <w:t>ir</w:t>
      </w:r>
      <w:r>
        <w:rPr>
          <w:rFonts w:ascii="Times New Roman" w:hAnsi="Times New Roman" w:cs="Times New Roman"/>
          <w:sz w:val="24"/>
          <w:szCs w:val="24"/>
          <w:lang w:val="en-US"/>
        </w:rPr>
        <w:t xml:space="preserve"> response to </w:t>
      </w:r>
      <w:r w:rsidR="00A674E4">
        <w:rPr>
          <w:rFonts w:ascii="Times New Roman" w:hAnsi="Times New Roman" w:cs="Times New Roman"/>
          <w:sz w:val="24"/>
          <w:szCs w:val="24"/>
          <w:lang w:val="en-US"/>
        </w:rPr>
        <w:t xml:space="preserve">better </w:t>
      </w:r>
      <w:r>
        <w:rPr>
          <w:rFonts w:ascii="Times New Roman" w:hAnsi="Times New Roman" w:cs="Times New Roman"/>
          <w:sz w:val="24"/>
          <w:szCs w:val="24"/>
          <w:lang w:val="en-US"/>
        </w:rPr>
        <w:t xml:space="preserve">suit these patt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CA4DC5">
        <w:rPr>
          <w:rFonts w:ascii="Times New Roman" w:hAnsi="Times New Roman" w:cs="Times New Roman"/>
          <w:noProof/>
          <w:sz w:val="24"/>
          <w:szCs w:val="24"/>
          <w:lang w:val="en-US"/>
        </w:rPr>
        <w:t>(Jaeger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B0C92">
        <w:rPr>
          <w:rFonts w:ascii="Times New Roman" w:hAnsi="Times New Roman" w:cs="Times New Roman"/>
          <w:sz w:val="24"/>
          <w:szCs w:val="24"/>
          <w:lang w:val="en-US"/>
        </w:rPr>
        <w:t>Secondly,</w:t>
      </w:r>
      <w:r w:rsidR="00DC59E9">
        <w:rPr>
          <w:rFonts w:ascii="Times New Roman" w:hAnsi="Times New Roman" w:cs="Times New Roman"/>
          <w:sz w:val="24"/>
          <w:szCs w:val="24"/>
          <w:lang w:val="en-US"/>
        </w:rPr>
        <w:t xml:space="preserve"> </w:t>
      </w:r>
      <w:r w:rsidR="002B0C92">
        <w:rPr>
          <w:rFonts w:ascii="Times New Roman" w:hAnsi="Times New Roman" w:cs="Times New Roman"/>
          <w:sz w:val="24"/>
          <w:szCs w:val="24"/>
          <w:lang w:val="en-US"/>
        </w:rPr>
        <w:t>t</w:t>
      </w:r>
      <w:r>
        <w:rPr>
          <w:rFonts w:ascii="Times New Roman" w:hAnsi="Times New Roman" w:cs="Times New Roman"/>
          <w:sz w:val="24"/>
          <w:szCs w:val="24"/>
          <w:lang w:val="en-US"/>
        </w:rPr>
        <w:t>his information</w:t>
      </w:r>
      <w:r w:rsidR="00BE04A0">
        <w:rPr>
          <w:rFonts w:ascii="Times New Roman" w:hAnsi="Times New Roman" w:cs="Times New Roman"/>
          <w:sz w:val="24"/>
          <w:szCs w:val="24"/>
          <w:lang w:val="en-US"/>
        </w:rPr>
        <w:t xml:space="preserve"> can be </w:t>
      </w:r>
      <w:r>
        <w:rPr>
          <w:rFonts w:ascii="Times New Roman" w:hAnsi="Times New Roman" w:cs="Times New Roman"/>
          <w:sz w:val="24"/>
          <w:szCs w:val="24"/>
          <w:lang w:val="en-US"/>
        </w:rPr>
        <w:t xml:space="preserve">collated from multiple actors (emergency responders such as army and police personnel, medics, victims, civilians) and places (satellite imaging, CCTV cameras), allowing for a more </w:t>
      </w:r>
      <w:r>
        <w:rPr>
          <w:rFonts w:ascii="Times New Roman" w:hAnsi="Times New Roman" w:cs="Times New Roman"/>
          <w:sz w:val="24"/>
          <w:szCs w:val="24"/>
          <w:lang w:val="en-US"/>
        </w:rPr>
        <w:lastRenderedPageBreak/>
        <w:t xml:space="preserve">accurate picture of the current situ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BD5162">
        <w:rPr>
          <w:rFonts w:ascii="Times New Roman" w:hAnsi="Times New Roman" w:cs="Times New Roman"/>
          <w:noProof/>
          <w:sz w:val="24"/>
          <w:szCs w:val="24"/>
          <w:lang w:val="en-US"/>
        </w:rPr>
        <w:t>(Jaeger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403E82">
        <w:rPr>
          <w:rFonts w:ascii="Times New Roman" w:hAnsi="Times New Roman" w:cs="Times New Roman"/>
          <w:sz w:val="24"/>
          <w:szCs w:val="24"/>
          <w:lang w:val="en-US"/>
        </w:rPr>
        <w:t xml:space="preserve"> Having access to an increased amount of information (from multiple sources and in multiple formats) allows for more accurately informed decisions to be made in a much quicker timeframe </w:t>
      </w:r>
      <w:r w:rsidR="00403E82">
        <w:rPr>
          <w:rFonts w:ascii="Times New Roman" w:hAnsi="Times New Roman" w:cs="Times New Roman"/>
          <w:sz w:val="24"/>
          <w:szCs w:val="24"/>
          <w:lang w:val="en-US"/>
        </w:rPr>
        <w:fldChar w:fldCharType="begin" w:fldLock="1"/>
      </w:r>
      <w:r w:rsidR="00403E82">
        <w:rPr>
          <w:rFonts w:ascii="Times New Roman" w:hAnsi="Times New Roman" w:cs="Times New Roman"/>
          <w:sz w:val="24"/>
          <w:szCs w:val="24"/>
          <w:lang w:val="en-US"/>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sidR="00403E82">
        <w:rPr>
          <w:rFonts w:ascii="Times New Roman" w:hAnsi="Times New Roman" w:cs="Times New Roman"/>
          <w:sz w:val="24"/>
          <w:szCs w:val="24"/>
          <w:lang w:val="en-US"/>
        </w:rPr>
        <w:fldChar w:fldCharType="separate"/>
      </w:r>
      <w:r w:rsidR="00403E82" w:rsidRPr="00B2200F">
        <w:rPr>
          <w:rFonts w:ascii="Times New Roman" w:hAnsi="Times New Roman" w:cs="Times New Roman"/>
          <w:noProof/>
          <w:sz w:val="24"/>
          <w:szCs w:val="24"/>
          <w:lang w:val="en-US"/>
        </w:rPr>
        <w:t>(Yates and Paquette, 2011)</w:t>
      </w:r>
      <w:r w:rsidR="00403E82">
        <w:rPr>
          <w:rFonts w:ascii="Times New Roman" w:hAnsi="Times New Roman" w:cs="Times New Roman"/>
          <w:sz w:val="24"/>
          <w:szCs w:val="24"/>
          <w:lang w:val="en-US"/>
        </w:rPr>
        <w:fldChar w:fldCharType="end"/>
      </w:r>
      <w:r w:rsidR="00403E82">
        <w:rPr>
          <w:rFonts w:ascii="Times New Roman" w:hAnsi="Times New Roman" w:cs="Times New Roman"/>
          <w:sz w:val="24"/>
          <w:szCs w:val="24"/>
          <w:lang w:val="en-US"/>
        </w:rPr>
        <w:t xml:space="preserve">. Pairing this with a decision support tool allows decision makers to create a set of recommendations based on the experiences of past disasters </w:t>
      </w:r>
      <w:r w:rsidR="00403E82">
        <w:rPr>
          <w:rFonts w:ascii="Times New Roman" w:hAnsi="Times New Roman" w:cs="Times New Roman"/>
          <w:sz w:val="24"/>
          <w:szCs w:val="24"/>
          <w:lang w:val="en-US"/>
        </w:rPr>
        <w:fldChar w:fldCharType="begin" w:fldLock="1"/>
      </w:r>
      <w:r w:rsidR="00403E82">
        <w:rPr>
          <w:rFonts w:ascii="Times New Roman" w:hAnsi="Times New Roman" w:cs="Times New Roman"/>
          <w:sz w:val="24"/>
          <w:szCs w:val="24"/>
          <w:lang w:val="en-US"/>
        </w:rPr>
        <w:instrText>ADDIN CSL_CITATION { "citationItems" : [ { "id" : "ITEM-1", "itemData" : { "DOI" : "10.1108/17410381011024313", "ISBN" : "doi:10.1108/17410381011024313", "ISSN" : "1741-038X", "abstract" : "The purpose of this paper is to underline the advantages offered by applying the collective strategy model in the context of humanitarian logistics, enriching the existing benefits that operations management and business logistics techniques have brought to the field. In both man-made and natural disaster relief, humanitarian logistics operations have been hampered by a lack of coordination between actors, which directly affects performance in terms of reactivity and reliability. Adapted collective strategies could offer a solution to this problem. A literature review deals with the issue of humanitarian logistics through an operational dimension, followed by a strategic approach. This is rounded out with a case study dealing with the Pisco earthquake in Peru (August 2007), which is based on a participant observation methodological approach. The research presented in this paper reveals that a collective action approach has a positive impact on the working of humanitarian supply chains, as long as a \"hub\" is used to provide accountability and reliability. If a technical approach, particularly in matters of operations management (optimization of transportation, location of regional warehouses, etc.) is essential to better manage humanitarian logistics, it must also be in the service of a collective strategy, notably in the pre-positioning of supplies and the coordination of relief efforts. There is an emerging body of work on managing logistical operations in a humanitarian context, but less on strategic readings of humanitarian supply chains. In addition, the application of methods from the field of business logistics is possible, but too often underestimated. This work helps to address both gaps.", "author" : [ { "dropping-particle" : "", "family" : "Chandes", "given" : "Jerome", "non-dropping-particle" : "", "parse-names" : false, "suffix" : "" }, { "dropping-particle" : "", "family" : "Pache", "given" : "Gilles", "non-dropping-particle" : "", "parse-names" : false, "suffix" : "" } ], "container-title" : "Journal of Manufacturing Technology Management", "id" : "ITEM-1", "issue" : "3", "issued" : { "date-parts" : [ [ "2010" ] ] }, "page" : "320-340", "title" : "Investigating humanitarian logistics issues: from operations management to strategic action", "type" : "article-journal", "volume" : "21" }, "uris" : [ "http://www.mendeley.com/documents/?uuid=474310a5-f415-4780-83e5-25f79121b82d" ] } ], "mendeley" : { "formattedCitation" : "(Chandes and Pache, 2010a)", "plainTextFormattedCitation" : "(Chandes and Pache, 2010a)", "previouslyFormattedCitation" : "(Chandes and Pache, 2010a)" }, "properties" : { "noteIndex" : 0 }, "schema" : "https://github.com/citation-style-language/schema/raw/master/csl-citation.json" }</w:instrText>
      </w:r>
      <w:r w:rsidR="00403E82">
        <w:rPr>
          <w:rFonts w:ascii="Times New Roman" w:hAnsi="Times New Roman" w:cs="Times New Roman"/>
          <w:sz w:val="24"/>
          <w:szCs w:val="24"/>
          <w:lang w:val="en-US"/>
        </w:rPr>
        <w:fldChar w:fldCharType="separate"/>
      </w:r>
      <w:r w:rsidR="00403E82" w:rsidRPr="00E014EC">
        <w:rPr>
          <w:rFonts w:ascii="Times New Roman" w:hAnsi="Times New Roman" w:cs="Times New Roman"/>
          <w:noProof/>
          <w:sz w:val="24"/>
          <w:szCs w:val="24"/>
          <w:lang w:val="en-US"/>
        </w:rPr>
        <w:t>(Chandes and Pache, 2010a)</w:t>
      </w:r>
      <w:r w:rsidR="00403E82">
        <w:rPr>
          <w:rFonts w:ascii="Times New Roman" w:hAnsi="Times New Roman" w:cs="Times New Roman"/>
          <w:sz w:val="24"/>
          <w:szCs w:val="24"/>
          <w:lang w:val="en-US"/>
        </w:rPr>
        <w:fldChar w:fldCharType="end"/>
      </w:r>
      <w:r w:rsidR="00403E82">
        <w:rPr>
          <w:rFonts w:ascii="Times New Roman" w:hAnsi="Times New Roman" w:cs="Times New Roman"/>
          <w:sz w:val="24"/>
          <w:szCs w:val="24"/>
          <w:lang w:val="en-US"/>
        </w:rPr>
        <w:t xml:space="preserve">, with this being particularly valuable in decisions around logistics operations </w:t>
      </w:r>
      <w:r w:rsidR="00403E82">
        <w:rPr>
          <w:rFonts w:ascii="Times New Roman" w:hAnsi="Times New Roman" w:cs="Times New Roman"/>
          <w:sz w:val="24"/>
          <w:szCs w:val="24"/>
          <w:lang w:val="en-US"/>
        </w:rPr>
        <w:fldChar w:fldCharType="begin" w:fldLock="1"/>
      </w:r>
      <w:r w:rsidR="00403E82">
        <w:rPr>
          <w:rFonts w:ascii="Times New Roman" w:hAnsi="Times New Roman" w:cs="Times New Roman"/>
          <w:sz w:val="24"/>
          <w:szCs w:val="24"/>
          <w:lang w:val="en-US"/>
        </w:rPr>
        <w:instrText>ADDIN CSL_CITATION { "citationItems" : [ { "id" : "ITEM-1", "itemData" : { "ISSN" : "18105467", "abstract" : "The management of logistical operations was for many years the weak link in the relief chain. In a situation of humanitarian crisis, raising funds was the matter the utmost urgency, which included resorting to the power of show business. Knowing whether the collected funds would be efficiently spent, particularly in the distribution of help, was not really a priority. Since then, things have changed, as the part now played by logisticians within NGOs shows. Unfortunately, research on humanitarian logistics often tends to favor a technical approach in matters of operational management. Although this outlook remains interesting for improving the use of scarce logistical resources, it must be associated with more organizational approaches looking for the best way of coordinating humanitarian supply chains. Using the case study of Pisco earthquake in Peru (August 2007), the article chooses this angle of examination in reference to the concept of collective strategy. \u00a9 J\u00e9r\u00f4me Chandes, Gilles Pach\u00e9, 2010.", "author" : [ { "dropping-particle" : "", "family" : "Chandes", "given" : "Jerome", "non-dropping-particle" : "", "parse-names" : false, "suffix" : "" }, { "dropping-particle" : "", "family" : "Pache", "given" : "Gilles", "non-dropping-particle" : "", "parse-names" : false, "suffix" : "" } ], "container-title" : "Problems and Perspectives in Management", "id" : "ITEM-1", "issue" : "1", "issued" : { "date-parts" : [ [ "2010" ] ] }, "page" : "99-107", "title" : "Strategizing humanitarian logistics: The challenge of collective action", "type" : "article-journal", "volume" : "8" }, "uris" : [ "http://www.mendeley.com/documents/?uuid=468ca2d5-c714-49bb-82e0-90330d7e99f4" ] } ], "mendeley" : { "formattedCitation" : "(Chandes and Pache, 2010b)", "plainTextFormattedCitation" : "(Chandes and Pache, 2010b)", "previouslyFormattedCitation" : "(Chandes and Pache, 2010b)" }, "properties" : { "noteIndex" : 0 }, "schema" : "https://github.com/citation-style-language/schema/raw/master/csl-citation.json" }</w:instrText>
      </w:r>
      <w:r w:rsidR="00403E82">
        <w:rPr>
          <w:rFonts w:ascii="Times New Roman" w:hAnsi="Times New Roman" w:cs="Times New Roman"/>
          <w:sz w:val="24"/>
          <w:szCs w:val="24"/>
          <w:lang w:val="en-US"/>
        </w:rPr>
        <w:fldChar w:fldCharType="separate"/>
      </w:r>
      <w:r w:rsidR="00403E82" w:rsidRPr="00E014EC">
        <w:rPr>
          <w:rFonts w:ascii="Times New Roman" w:hAnsi="Times New Roman" w:cs="Times New Roman"/>
          <w:noProof/>
          <w:sz w:val="24"/>
          <w:szCs w:val="24"/>
          <w:lang w:val="en-US"/>
        </w:rPr>
        <w:t>(Chandes and Pache, 2010b)</w:t>
      </w:r>
      <w:r w:rsidR="00403E82">
        <w:rPr>
          <w:rFonts w:ascii="Times New Roman" w:hAnsi="Times New Roman" w:cs="Times New Roman"/>
          <w:sz w:val="24"/>
          <w:szCs w:val="24"/>
          <w:lang w:val="en-US"/>
        </w:rPr>
        <w:fldChar w:fldCharType="end"/>
      </w:r>
      <w:r w:rsidR="00403E82">
        <w:rPr>
          <w:rFonts w:ascii="Times New Roman" w:hAnsi="Times New Roman" w:cs="Times New Roman"/>
          <w:sz w:val="24"/>
          <w:szCs w:val="24"/>
          <w:lang w:val="en-US"/>
        </w:rPr>
        <w:t>.</w:t>
      </w:r>
    </w:p>
    <w:p w14:paraId="2B217379" w14:textId="6927E3A4" w:rsidR="00340A6F" w:rsidRDefault="00340A6F" w:rsidP="00340A6F">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creased IT usage also increases the efficiency of coordination within the entire HSC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SN" : "18105467", "abstract" : "The management of logistical operations was for many years the weak link in the relief chain. In a situation of humanitarian crisis, raising funds was the matter the utmost urgency, which included resorting to the power of show business. Knowing whether the collected funds would be efficiently spent, particularly in the distribution of help, was not really a priority. Since then, things have changed, as the part now played by logisticians within NGOs shows. Unfortunately, research on humanitarian logistics often tends to favor a technical approach in matters of operational management. Although this outlook remains interesting for improving the use of scarce logistical resources, it must be associated with more organizational approaches looking for the best way of coordinating humanitarian supply chains. Using the case study of Pisco earthquake in Peru (August 2007), the article chooses this angle of examination in reference to the concept of collective strategy. \u00a9 J\u00e9r\u00f4me Chandes, Gilles Pach\u00e9, 2010.", "author" : [ { "dropping-particle" : "", "family" : "Chandes", "given" : "Jerome", "non-dropping-particle" : "", "parse-names" : false, "suffix" : "" }, { "dropping-particle" : "", "family" : "Pache", "given" : "Gilles", "non-dropping-particle" : "", "parse-names" : false, "suffix" : "" } ], "container-title" : "Problems and Perspectives in Management", "id" : "ITEM-1", "issue" : "1", "issued" : { "date-parts" : [ [ "2010" ] ] }, "page" : "99-107", "title" : "Strategizing humanitarian logistics: The challenge of collective action", "type" : "article-journal", "volume" : "8" }, "uris" : [ "http://www.mendeley.com/documents/?uuid=468ca2d5-c714-49bb-82e0-90330d7e99f4" ] }, { "id" : "ITEM-2", "itemData" : { "DOI" : "10.1108/09653560710729811", "ISBN" : "0965-3562", "ISSN" : "0965-3562", "abstract" : "Purpose \u2013 This paper seeks to contribute to a more effective co-ordination of humanitarian operations by military and civilian organizations involved in a peace support mission in response to a complex emergency. Design/methodology/approach \u2013 The information processing view, in particular Galbraith's typology of generic mechanisms for achieving co-ordination, is taken as the theoretical framework. This framework is subsequently applied to the co-ordination of humanitarian operations by military and civilian organizations. Empirical data are derived from a set of expert interviews with both military and civilian respondents in The Netherlands and a four week visit to Kabul and Baghlan, a province in northern Afghanistan. During this visit 40 military respondents have been interviewed and over 60 meetings have been held with local authorities, humanitarian organizations, small entrepreneurs, refugees and local villagers. Finally, conclusions are drawn and recommendations are provided with regard to a more effective co-ordination of humanitarian operations in a peace support mission. Findings \u2013 The article's main finding is that \u201cself-contained tasks\u201d in combination with lateral relations are the dominant co-ordination mechanisms. \u201cSlack resources\u201d, though observed in practice, is not considered a viable co-ordination mechanism since this implies an excess, and thus waste, of scarce resources. \u201cInformation systems\u201d are, unfortunately, not well-developed leading to mismatches between policy and practice. Keeping \u201cself-contained tasks\u201d as the major co-ordination mechanism, the main recommendation is to develop and implement innovative \u201cinformation systems\u201d, that can also be used to support \u201clateral relations\u201d, in particular those between military and civil actors. Originality/value \u2013 The paper applies the information processing perspective to a unique and important subject, namely co-ordination between military and humanitarian organizations in peace support missions.", "author" : [ { "dropping-particle" : "", "family" : "Rietjens", "given" : "Sebastiaan", "non-dropping-particle" : "", "parse-names" : false, "suffix" : "" }, { "dropping-particle" : "", "family" : "Voordijk", "given" : "Hans", "non-dropping-particle" : "", "parse-names" : false, "suffix" : "" }, { "dropping-particle" : "", "family" : "Boer", "given" : "Sirp", "non-dropping-particle" : "De", "parse-names" : false, "suffix" : "" } ], "container-title" : "Disaster Prevention and Management", "id" : "ITEM-2", "issue" : "1", "issued" : { "date-parts" : [ [ "2007" ] ] }, "page" : "56-69", "title" : "Co-ordinating humanitarian operations in peace support missions", "type" : "article-journal", "volume" : "16" }, "uris" : [ "http://www.mendeley.com/documents/?uuid=edc0d34f-68e0-4559-9fd7-668af75b312d" ] }, { "id" : "ITEM-3", "itemData" : { "DOI" : "10.1016/j.ijdrr.2015.01.011", "ISBN" : "10.1108/BIJ-05-2014-0041", "ISSN" : "22124209", "abstract" : "In the wake of disaster, several organizations work for the welfare of the disaster victims, although lack of coordination among them hampers the performance of relief operations. This study sets out to explore and prioritize the coordination barriers in the humanitarian supply chain management (HSCM), particularly in the Indian context to enhance the performance of relief operations. The study is divided into three phases. Initially, barriers to coordination were identified through an extensive literature review, allied to brainstorming sessions with experts. These were then grouped into 5 categories, i.e. management barriers, technological barriers, cultural barriers, people barriers and organizational barriers. Secondly, a survey questionnaire was designed, tested and refined to incorporate the views of the managers involved in the relief operations of the disaster that occurred in the Uttarakhand (a Northern state in India) on June 14, 2013 in order to empirically verify the barriers to coordination. Finally, barriers were prioritized on the basis of their severity using fuzzy analytic hierarchy process (F-AHP) which considers the uncertainty of the data and impreciseness rather than crisp value. The results indicate that lack of top management commitment, improper organizational structure to create and share knowledge and lack of policy for coordination are the major barriers. These are the areas that need to be handled first in order to remove coordination barriers. The findings of the study throw some new light on the coordination issues in HSCM and provide a more effective, efficient, robust and systematic way to overcome coordination barriers.", "author" : [ { "dropping-particle" : "", "family" : "Kabra", "given" : "Gaurav", "non-dropping-particle" : "", "parse-names" : false, "suffix" : "" }, { "dropping-particle" : "", "family" : "Ramesh", "given" : "A.", "non-dropping-particle" : "", "parse-names" : false, "suffix" : "" }, { "dropping-particle" : "", "family" : "Arshinder", "given" : "Kaur", "non-dropping-particle" : "", "parse-names" : false, "suffix" : "" } ], "container-title" : "International Journal of Disaster Risk Reduction", "id" : "ITEM-3", "issued" : { "date-parts" : [ [ "2015" ] ] }, "page" : "128-138", "publisher" : "Elsevier", "title" : "Identification and prioritization of coordination barriers in humanitarian supply chain management", "type" : "article-journal", "volume" : "13" }, "uris" : [ "http://www.mendeley.com/documents/?uuid=44da785f-fbba-4d07-8ea7-74ef9efaaa43" ] } ], "mendeley" : { "formattedCitation" : "(Chandes and Pache, 2010b; Kabra et al., 2015; Rietjens et al., 2007)", "plainTextFormattedCitation" : "(Chandes and Pache, 2010b; Kabra et al., 2015; Rietjens et al., 2007)", "previouslyFormattedCitation" : "(Chandes and Pache, 2010b; Kabra et al., 2015; Rietjens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245453">
        <w:rPr>
          <w:rFonts w:ascii="Times New Roman" w:hAnsi="Times New Roman" w:cs="Times New Roman"/>
          <w:noProof/>
          <w:sz w:val="24"/>
          <w:szCs w:val="24"/>
          <w:lang w:val="en-US"/>
        </w:rPr>
        <w:t>(Chandes and Pache, 2010b; Kabra et al., 2015; Rietjens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y allowing for more numerous and more effective communication; the use of the Internet, mobile communication technologies and social media allows for improved coordination and communication between both victims and those responding to the disaste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om.2012.08.003", "ISBN" : "02726963", "ISSN" : "02726963", "abstract" : "Logistic activity can be thought of as a socio-technical process whereby a social network of individuals orchestrates a series of technical activities using supporting systems such as transportation and communications. To understand the functioning of the entire system requires proper consideration of all its components. We identify seven key components: the objectives being pursued, the origin of the commodity flows to be transported, knowledge of demand, the decision-making structure, periodicity and volume of logistic activities, and the state of the social networks and supporting systems. Based on our analysis of the differences between commercial and humanitarian logistics, we pinpoint research gaps that need to be filled to enhance both the efficiency of humanitarian logistics and the realism of the mathematical models designed to support it. We argue that humanitarian logistics is too broad a field to fit neatly into a single definition of operational conditions. At one end of the spectrum we find humanitarian logistic efforts of the kind conducted in long-term disaster recovery and humanitarian assistance, where operational efficiency - akin to commercial logistics - is a prime consideration. At the other, post-disaster humanitarian logistic operations involved in disaster response and short-term recovery activities represent a vastly different operational environment, often in chaotic settings where urgent needs, life-or-death decisions and scarce resources are the norm. The huge contrast between these operational environments requires that they be treated separately. \u00a9 2012 Elsevier B.V.", "author" : [ { "dropping-particle" : "", "family" : "Holguin-Veras", "given" : "Jose", "non-dropping-particle" : "", "parse-names" : false, "suffix" : "" }, { "dropping-particle" : "", "family" : "Jaller", "given" : "Miguel", "non-dropping-particle" : "", "parse-names" : false, "suffix" : "" }, { "dropping-particle" : "", "family" : "Wassenhove", "given" : "Luk", "non-dropping-particle" : "Van", "parse-names" : false, "suffix" : "" }, { "dropping-particle" : "", "family" : "P\u00e9rez", "given" : "Noel", "non-dropping-particle" : "", "parse-names" : false, "suffix" : "" }, { "dropping-particle" : "", "family" : "Wachtendorf", "given" : "Tricia", "non-dropping-particle" : "", "parse-names" : false, "suffix" : "" } ], "container-title" : "Journal of Operations Management", "id" : "ITEM-1", "issue" : "7-8", "issued" : { "date-parts" : [ [ "2012" ] ] }, "page" : "494-506", "publisher" : "Elsevier B.V.", "title" : "On the unique features of post-disaster humanitarian logistics", "type" : "article-journal", "volume" : "30" }, "uris" : [ "http://www.mendeley.com/documents/?uuid=bd502e32-fb72-4a02-ac38-5b828a262d5f" ] }, { "id" : "ITEM-2",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2",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Holguin-Veras et al., 2012; Jaeger et al., 2007)", "plainTextFormattedCitation" : "(Holguin-Veras et al., 2012; Jaeger et al., 2007)", "previouslyFormattedCitation" : "(Holguin-Veras et al., 2012; Jaeger et al.,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840087">
        <w:rPr>
          <w:rFonts w:ascii="Times New Roman" w:hAnsi="Times New Roman" w:cs="Times New Roman"/>
          <w:noProof/>
          <w:sz w:val="24"/>
          <w:szCs w:val="24"/>
          <w:lang w:val="en-US"/>
        </w:rPr>
        <w:t>(Holguin-Veras et al., 2012; Jaeger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dvancements in battery technology (particularly alternative sources of energy such as solar-power) as well as wireless and satellite technology have also enabled increased communication opportunities in a disaster hit area, whereby communication can occur regardless of the impact the disaster has made on the local infrastructur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20426741111158430", "ISSN" : "2042-6747", "abstract" : "Purpose \u2013 The purpose of this paper is to identify the underlying issues of humanitarian disaster relief logistics in order to provide an understanding of the challenges facing humanitarian organisations in a wider context. Design/methodology/approach \u2013 The paper takes a qualitative approach, adopting a twodimensional multi-strategy research design, culminating in a model of theoretical understanding. Findings \u2013 The results suggest that operational issues encountered in humanitarian logistics are symptomatic of wider issues affecting humanitarian organisations. In understanding this, challenges were identified that, if overcome, could make for more effective relief missions. Research limitations/implications \u2013 In terms of implications, this paper provides an opportunity for further research, including the testing of the suggested model against an extended sample size which could include senior managers of humanitarian organisations (involved in strategising), and United Nations representative(s). Practical implications \u2013 The research raises an awareness of the characteristics of humanitarian organisations that may well be acting as barriers to greater effectiveness and efficiency. Originality/value \u2013 Rather than maintaining an operational focus throughout, the scope and nature of this study provide an insight into humanitarian organisations that allows for a deeper level of understanding to be gained in terms of their characteristics, which broadens the context against which the ensuing discussions/arguments can prevail. The resultant model provides a catalyst for further research and discussion.", "author" : [ { "dropping-particle" : "", "family" : "Sandwell", "given" : "Christopher", "non-dropping-particle" : "", "parse-names" : false, "suffix" : "" } ], "container-title" : "Journal of Humanitarian Logistics and Supply Chain Management", "id" : "ITEM-1", "issue" : "2", "issued" : { "date-parts" : [ [ "2011" ] ] }, "page" : "132-150", "title" : "A qualitative study exploring the challenges of humanitarian organizations", "type" : "article-journal", "volume" : "1" }, "uris" : [ "http://www.mendeley.com/documents/?uuid=1d4701dd-e72b-4dec-acd2-37dbba89f7fc" ] } ], "mendeley" : { "formattedCitation" : "(Sandwell, 2011)", "plainTextFormattedCitation" : "(Sandwell, 2011)", "previouslyFormattedCitation" : "(Sandwell, 2011)"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AD276C">
        <w:rPr>
          <w:rFonts w:ascii="Times New Roman" w:hAnsi="Times New Roman" w:cs="Times New Roman"/>
          <w:noProof/>
          <w:sz w:val="24"/>
          <w:szCs w:val="24"/>
          <w:lang w:val="en-US"/>
        </w:rPr>
        <w:t>(Sandwel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65C7A">
        <w:rPr>
          <w:rFonts w:ascii="Times New Roman" w:hAnsi="Times New Roman" w:cs="Times New Roman"/>
          <w:sz w:val="24"/>
          <w:szCs w:val="24"/>
          <w:lang w:val="en-US"/>
        </w:rPr>
        <w:t xml:space="preserve"> </w:t>
      </w:r>
      <w:r>
        <w:rPr>
          <w:rFonts w:ascii="Times New Roman" w:hAnsi="Times New Roman" w:cs="Times New Roman"/>
          <w:sz w:val="24"/>
          <w:szCs w:val="24"/>
          <w:lang w:val="en-US"/>
        </w:rPr>
        <w:t>As coordination</w:t>
      </w:r>
      <w:r w:rsidR="00473B5E">
        <w:rPr>
          <w:rFonts w:ascii="Times New Roman" w:hAnsi="Times New Roman" w:cs="Times New Roman"/>
          <w:sz w:val="24"/>
          <w:szCs w:val="24"/>
          <w:lang w:val="en-US"/>
        </w:rPr>
        <w:t xml:space="preserve"> between the numerous parties within </w:t>
      </w:r>
      <w:r>
        <w:rPr>
          <w:rFonts w:ascii="Times New Roman" w:hAnsi="Times New Roman" w:cs="Times New Roman"/>
          <w:sz w:val="24"/>
          <w:szCs w:val="24"/>
          <w:lang w:val="en-US"/>
        </w:rPr>
        <w:t xml:space="preserve">HSCs is extremely difficult, the ability to have real-time communication across the large number of diverse and disparate actors involved in the HSC is seen as a huge benefit in HSC operatio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id" : "ITEM-2", "itemData" : { "DOI" : "10.1108/09600030710734820", "ISBN" : "0960003071073", "ISSN" : "0960-0035", "abstract" : "Purpose \u2013 This paper aims to further the understanding of planning and carrying out logistics operations in disaster relief. Design/methodology/approach \u2013 Topical literature review of academic and practitioner journals. Findings \u2013 Creates a framework distinguishing between actors, phases, and logistical processes of disaster relief. Drawing parallels of humanitarian logistics and business logistics, the paper discovers and describes the unique characteristics of humanitarian logistics while recognizing the need of humanitarian logistics to learn from business logistics. Research limitations/implications \u2013 The paper is conceptual in nature; empirical research is needed to support the framework. The framework sets a research agenda for academics. Practical implications \u2013 Useful discussion of the unique characteristics of humanitarian logistics. The framework provides practitioners with a tool for planning and carrying out humanitarian logistics operations. Originality/value \u2013 No overarching framework for humanitarian logistics exists in the logistics literature so far. The field of humanitarian logistics has so far received limited attention by logistics academics.", "author" : [ { "dropping-particle" : "", "family" : "Kovacs", "given" : "Gyongyi", "non-dropping-particle" : "", "parse-names" : false, "suffix" : "" }, { "dropping-particle" : "", "family" : "Spens", "given" : "Karen M.", "non-dropping-particle" : "", "parse-names" : false, "suffix" : "" } ], "container-title" : "International Journal of Physical Distribution &amp; Logistics Management", "id" : "ITEM-2", "issue" : "2", "issued" : { "date-parts" : [ [ "2007" ] ] }, "page" : "99-114", "title" : "Humanitarian logistics in disaster relief operations", "type" : "article-journal", "volume" : "37" }, "uris" : [ "http://www.mendeley.com/documents/?uuid=004ba26f-dcea-4226-a51f-ab9f960d17fc" ] } ], "mendeley" : { "formattedCitation" : "(Jaeger et al., 2007; Kovacs and Spens, 2007)", "plainTextFormattedCitation" : "(Jaeger et al., 2007; Kovacs and Spens, 2007)", "previouslyFormattedCitation" : "(Jaeger et al., 2007; Kovacs and Spens, 200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AD276C">
        <w:rPr>
          <w:rFonts w:ascii="Times New Roman" w:hAnsi="Times New Roman" w:cs="Times New Roman"/>
          <w:noProof/>
          <w:sz w:val="24"/>
          <w:szCs w:val="24"/>
          <w:lang w:val="en-US"/>
        </w:rPr>
        <w:t>(Jaeger et al., 2007; Kovacs and Spens,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some seeing it as the most important factor of effective coordin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09600030910985811", "ISBN" : "0960003071073", "ISSN" : "0960-0035", "abstract" : "Purpose \u2013 Critical success factors (CSFs) have been widely used in the context of commercial supply chains. However, in the context of humanitarian aid (HA) this is a poorly addressed area and this paper therefore aims to set out the key areas for research. Design/methodology/approach \u2013 This paper is based on a conceptual discussion of CSFs as applied to the HA sector. A detailed literature review is undertaken to identify CSFs in a commercial context and to consider their applicability to the HA sector. Findings \u2013 CSFs have not previously been identified for the HA sector, an issue addressed in this paper. Research limitations/implications \u2013 The main constraint on this paper is that CSFs have not been previously considered in the literature as applied to HA. The relevance of CSFs will therefore need to be tested in the HA environment and qualitative research is needed to inform further work. Practical implications \u2013 This paper informs the HA community of key areas of activity which have not been fully addressed and offers. Originality/value \u2013 This paper contributes to the understanding of supply chain management in an HA context.", "author" : [ { "dropping-particle" : "", "family" : "Pettit", "given" : "Stephen", "non-dropping-particle" : "", "parse-names" : false, "suffix" : "" }, { "dropping-particle" : "", "family" : "Beresford", "given" : "Anthony", "non-dropping-particle" : "", "parse-names" : false, "suffix" : "" } ], "container-title" : "International Journal of Physical Distribution &amp; Logistics Management", "id" : "ITEM-1", "issue" : "6", "issued" : { "date-parts" : [ [ "2009" ] ] }, "page" : "450-468", "title" : "Critical success factors in the context of humanitarian aid supply chains", "type" : "article-journal", "volume" : "39" }, "uris" : [ "http://www.mendeley.com/documents/?uuid=6ceeb0a2-2ff3-4cd4-bef0-cf6a76709f40" ] } ], "mendeley" : { "formattedCitation" : "(Pettit and Beresford, 2009)", "plainTextFormattedCitation" : "(Pettit and Beresford, 2009)", "previouslyFormattedCitation" : "(Pettit and Beresford,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5C7319">
        <w:rPr>
          <w:rFonts w:ascii="Times New Roman" w:hAnsi="Times New Roman" w:cs="Times New Roman"/>
          <w:noProof/>
          <w:sz w:val="24"/>
          <w:szCs w:val="24"/>
          <w:lang w:val="en-US"/>
        </w:rPr>
        <w:t>(Pettit and Beresford,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D57AD25" w14:textId="74DACB95" w:rsidR="00340A6F" w:rsidRDefault="00340A6F" w:rsidP="00340A6F">
      <w:pPr>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33245">
        <w:rPr>
          <w:rFonts w:ascii="Times New Roman" w:hAnsi="Times New Roman" w:cs="Times New Roman"/>
          <w:sz w:val="24"/>
          <w:szCs w:val="24"/>
          <w:lang w:val="en-US"/>
        </w:rPr>
        <w:t xml:space="preserve">Similarly, the use of IT tools to share information across boundaries removes the bureaucratic structures that usually prohibit knowledge sharing between organisations </w:t>
      </w:r>
      <w:r w:rsidRPr="00C33245">
        <w:rPr>
          <w:rFonts w:ascii="Times New Roman" w:hAnsi="Times New Roman" w:cs="Times New Roman"/>
          <w:sz w:val="24"/>
          <w:szCs w:val="24"/>
          <w:lang w:val="en-US"/>
        </w:rPr>
        <w:fldChar w:fldCharType="begin" w:fldLock="1"/>
      </w:r>
      <w:r w:rsidRPr="00C33245">
        <w:rPr>
          <w:rFonts w:ascii="Times New Roman" w:hAnsi="Times New Roman" w:cs="Times New Roman"/>
          <w:sz w:val="24"/>
          <w:szCs w:val="24"/>
          <w:lang w:val="en-US"/>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sidRPr="00C33245">
        <w:rPr>
          <w:rFonts w:ascii="Times New Roman" w:hAnsi="Times New Roman" w:cs="Times New Roman"/>
          <w:sz w:val="24"/>
          <w:szCs w:val="24"/>
          <w:lang w:val="en-US"/>
        </w:rPr>
        <w:fldChar w:fldCharType="separate"/>
      </w:r>
      <w:r w:rsidRPr="00C33245">
        <w:rPr>
          <w:rFonts w:ascii="Times New Roman" w:hAnsi="Times New Roman" w:cs="Times New Roman"/>
          <w:noProof/>
          <w:sz w:val="24"/>
          <w:szCs w:val="24"/>
          <w:lang w:val="en-US"/>
        </w:rPr>
        <w:t>(Yates and Paquette, 2011)</w:t>
      </w:r>
      <w:r w:rsidRPr="00C33245">
        <w:rPr>
          <w:rFonts w:ascii="Times New Roman" w:hAnsi="Times New Roman" w:cs="Times New Roman"/>
          <w:sz w:val="24"/>
          <w:szCs w:val="24"/>
          <w:lang w:val="en-US"/>
        </w:rPr>
        <w:fldChar w:fldCharType="end"/>
      </w:r>
      <w:r w:rsidRPr="00C33245">
        <w:rPr>
          <w:rFonts w:ascii="Times New Roman" w:hAnsi="Times New Roman" w:cs="Times New Roman"/>
          <w:sz w:val="24"/>
          <w:szCs w:val="24"/>
          <w:lang w:val="en-US"/>
        </w:rPr>
        <w:t>. Whilst previously information was only shared during private formal meetings, IT has enabled increased visibility throughout the organi</w:t>
      </w:r>
      <w:r w:rsidR="00A34DEB" w:rsidRPr="00C33245">
        <w:rPr>
          <w:rFonts w:ascii="Times New Roman" w:hAnsi="Times New Roman" w:cs="Times New Roman"/>
          <w:sz w:val="24"/>
          <w:szCs w:val="24"/>
          <w:lang w:val="en-US"/>
        </w:rPr>
        <w:t>s</w:t>
      </w:r>
      <w:r w:rsidRPr="00C33245">
        <w:rPr>
          <w:rFonts w:ascii="Times New Roman" w:hAnsi="Times New Roman" w:cs="Times New Roman"/>
          <w:sz w:val="24"/>
          <w:szCs w:val="24"/>
          <w:lang w:val="en-US"/>
        </w:rPr>
        <w:t xml:space="preserve">ation (and also across </w:t>
      </w:r>
      <w:r w:rsidR="002C0DB4" w:rsidRPr="00C33245">
        <w:rPr>
          <w:rFonts w:ascii="Times New Roman" w:hAnsi="Times New Roman" w:cs="Times New Roman"/>
          <w:sz w:val="24"/>
          <w:szCs w:val="24"/>
          <w:lang w:val="en-US"/>
        </w:rPr>
        <w:t>organisation</w:t>
      </w:r>
      <w:r w:rsidRPr="00C33245">
        <w:rPr>
          <w:rFonts w:ascii="Times New Roman" w:hAnsi="Times New Roman" w:cs="Times New Roman"/>
          <w:sz w:val="24"/>
          <w:szCs w:val="24"/>
          <w:lang w:val="en-US"/>
        </w:rPr>
        <w:t xml:space="preserve">s) by allowing users to log on to a system to access all relevant information as well as search for the exact information that is required </w:t>
      </w:r>
      <w:r w:rsidRPr="00C33245">
        <w:rPr>
          <w:rFonts w:ascii="Times New Roman" w:hAnsi="Times New Roman" w:cs="Times New Roman"/>
          <w:sz w:val="24"/>
          <w:szCs w:val="24"/>
          <w:lang w:val="en-US"/>
        </w:rPr>
        <w:fldChar w:fldCharType="begin" w:fldLock="1"/>
      </w:r>
      <w:r w:rsidRPr="00C33245">
        <w:rPr>
          <w:rFonts w:ascii="Times New Roman" w:hAnsi="Times New Roman" w:cs="Times New Roman"/>
          <w:sz w:val="24"/>
          <w:szCs w:val="24"/>
          <w:lang w:val="en-US"/>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sidRPr="00C33245">
        <w:rPr>
          <w:rFonts w:ascii="Times New Roman" w:hAnsi="Times New Roman" w:cs="Times New Roman"/>
          <w:sz w:val="24"/>
          <w:szCs w:val="24"/>
          <w:lang w:val="en-US"/>
        </w:rPr>
        <w:fldChar w:fldCharType="separate"/>
      </w:r>
      <w:r w:rsidRPr="00C33245">
        <w:rPr>
          <w:rFonts w:ascii="Times New Roman" w:hAnsi="Times New Roman" w:cs="Times New Roman"/>
          <w:noProof/>
          <w:sz w:val="24"/>
          <w:szCs w:val="24"/>
          <w:lang w:val="en-US"/>
        </w:rPr>
        <w:t>(Yates and Paquette, 2011)</w:t>
      </w:r>
      <w:r w:rsidRPr="00C33245">
        <w:rPr>
          <w:rFonts w:ascii="Times New Roman" w:hAnsi="Times New Roman" w:cs="Times New Roman"/>
          <w:sz w:val="24"/>
          <w:szCs w:val="24"/>
          <w:lang w:val="en-US"/>
        </w:rPr>
        <w:fldChar w:fldCharType="end"/>
      </w:r>
      <w:r w:rsidRPr="00C33245">
        <w:rPr>
          <w:rFonts w:ascii="Times New Roman" w:hAnsi="Times New Roman" w:cs="Times New Roman"/>
          <w:sz w:val="24"/>
          <w:szCs w:val="24"/>
          <w:lang w:val="en-US"/>
        </w:rPr>
        <w:t xml:space="preserve">. This allows all parties to have access to the same information sources, </w:t>
      </w:r>
      <w:r w:rsidR="00EC4C03">
        <w:rPr>
          <w:rFonts w:ascii="Times New Roman" w:hAnsi="Times New Roman" w:cs="Times New Roman"/>
          <w:sz w:val="24"/>
          <w:szCs w:val="24"/>
          <w:lang w:val="en-US"/>
        </w:rPr>
        <w:t xml:space="preserve">thereby </w:t>
      </w:r>
      <w:r w:rsidR="0045415E">
        <w:rPr>
          <w:rFonts w:ascii="Times New Roman" w:hAnsi="Times New Roman" w:cs="Times New Roman"/>
          <w:sz w:val="24"/>
          <w:szCs w:val="24"/>
          <w:lang w:val="en-US"/>
        </w:rPr>
        <w:t>permitting</w:t>
      </w:r>
      <w:r w:rsidR="00EC4C03">
        <w:rPr>
          <w:rFonts w:ascii="Times New Roman" w:hAnsi="Times New Roman" w:cs="Times New Roman"/>
          <w:sz w:val="24"/>
          <w:szCs w:val="24"/>
          <w:lang w:val="en-US"/>
        </w:rPr>
        <w:t xml:space="preserve"> them to</w:t>
      </w:r>
      <w:r w:rsidR="00461FD9">
        <w:rPr>
          <w:rFonts w:ascii="Times New Roman" w:hAnsi="Times New Roman" w:cs="Times New Roman"/>
          <w:sz w:val="24"/>
          <w:szCs w:val="24"/>
          <w:lang w:val="en-US"/>
        </w:rPr>
        <w:t xml:space="preserve"> </w:t>
      </w:r>
      <w:r w:rsidRPr="00C33245">
        <w:rPr>
          <w:rFonts w:ascii="Times New Roman" w:hAnsi="Times New Roman" w:cs="Times New Roman"/>
          <w:sz w:val="24"/>
          <w:szCs w:val="24"/>
          <w:lang w:val="en-US"/>
        </w:rPr>
        <w:t xml:space="preserve">identify (and subsequently reduce) duplication of effort </w:t>
      </w:r>
      <w:r w:rsidR="00103A00">
        <w:rPr>
          <w:rFonts w:ascii="Times New Roman" w:hAnsi="Times New Roman" w:cs="Times New Roman"/>
          <w:sz w:val="24"/>
          <w:szCs w:val="24"/>
          <w:lang w:val="en-US"/>
        </w:rPr>
        <w:t>as well as</w:t>
      </w:r>
      <w:r w:rsidR="0070732B">
        <w:rPr>
          <w:rFonts w:ascii="Times New Roman" w:hAnsi="Times New Roman" w:cs="Times New Roman"/>
          <w:sz w:val="24"/>
          <w:szCs w:val="24"/>
          <w:lang w:val="en-US"/>
        </w:rPr>
        <w:t xml:space="preserve"> </w:t>
      </w:r>
      <w:r w:rsidRPr="00C33245">
        <w:rPr>
          <w:rFonts w:ascii="Times New Roman" w:hAnsi="Times New Roman" w:cs="Times New Roman"/>
          <w:sz w:val="24"/>
          <w:szCs w:val="24"/>
          <w:lang w:val="en-US"/>
        </w:rPr>
        <w:t xml:space="preserve">use the same information for </w:t>
      </w:r>
      <w:r w:rsidR="0050295A">
        <w:rPr>
          <w:rFonts w:ascii="Times New Roman" w:hAnsi="Times New Roman" w:cs="Times New Roman"/>
          <w:sz w:val="24"/>
          <w:szCs w:val="24"/>
          <w:lang w:val="en-US"/>
        </w:rPr>
        <w:t xml:space="preserve">multiple </w:t>
      </w:r>
      <w:r w:rsidRPr="00C33245">
        <w:rPr>
          <w:rFonts w:ascii="Times New Roman" w:hAnsi="Times New Roman" w:cs="Times New Roman"/>
          <w:sz w:val="24"/>
          <w:szCs w:val="24"/>
          <w:lang w:val="en-US"/>
        </w:rPr>
        <w:t xml:space="preserve">requirements </w:t>
      </w:r>
      <w:r w:rsidRPr="00C33245">
        <w:rPr>
          <w:rFonts w:ascii="Times New Roman" w:hAnsi="Times New Roman" w:cs="Times New Roman"/>
          <w:sz w:val="24"/>
          <w:szCs w:val="24"/>
          <w:lang w:val="en-US"/>
        </w:rPr>
        <w:fldChar w:fldCharType="begin" w:fldLock="1"/>
      </w:r>
      <w:r w:rsidRPr="00C33245">
        <w:rPr>
          <w:rFonts w:ascii="Times New Roman" w:hAnsi="Times New Roman" w:cs="Times New Roman"/>
          <w:sz w:val="24"/>
          <w:szCs w:val="24"/>
          <w:lang w:val="en-US"/>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sidRPr="00C33245">
        <w:rPr>
          <w:rFonts w:ascii="Times New Roman" w:hAnsi="Times New Roman" w:cs="Times New Roman"/>
          <w:sz w:val="24"/>
          <w:szCs w:val="24"/>
          <w:lang w:val="en-US"/>
        </w:rPr>
        <w:fldChar w:fldCharType="separate"/>
      </w:r>
      <w:r w:rsidRPr="00C33245">
        <w:rPr>
          <w:rFonts w:ascii="Times New Roman" w:hAnsi="Times New Roman" w:cs="Times New Roman"/>
          <w:noProof/>
          <w:sz w:val="24"/>
          <w:szCs w:val="24"/>
          <w:lang w:val="en-US"/>
        </w:rPr>
        <w:t>(Yates and Paquette, 2011)</w:t>
      </w:r>
      <w:r w:rsidRPr="00C33245">
        <w:rPr>
          <w:rFonts w:ascii="Times New Roman" w:hAnsi="Times New Roman" w:cs="Times New Roman"/>
          <w:sz w:val="24"/>
          <w:szCs w:val="24"/>
          <w:lang w:val="en-US"/>
        </w:rPr>
        <w:fldChar w:fldCharType="end"/>
      </w:r>
      <w:r w:rsidRPr="00C33245">
        <w:rPr>
          <w:rFonts w:ascii="Times New Roman" w:hAnsi="Times New Roman" w:cs="Times New Roman"/>
          <w:sz w:val="24"/>
          <w:szCs w:val="24"/>
          <w:lang w:val="en-US"/>
        </w:rPr>
        <w:t>.</w:t>
      </w:r>
    </w:p>
    <w:p w14:paraId="61837089" w14:textId="77777777" w:rsidR="00340A6F" w:rsidRDefault="00340A6F" w:rsidP="00340A6F">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creased awareness is another benefit; the Internet (and social media in particular) has allowed us to become more aware of the impact of a disaster in real tim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1745-493X.2012.03267.x", "ISSN" : "1745-493X", "abstract" : "With an increasing number of disasters disrupting commerce and community\\nlife around the world, it is timely to position humanitarian and\\ndisaster relief supply chains (HDRSC) within the broad field of supply\\nchain management. This article presents a framework to that end.\\nIt distinguishes attributes of the environment that illustrate the\\ndifficulties encountered in supply chain management. Although considerable\\nresearch has been conducted in logistics issues affecting HDRSCs,\\nvery little management research speaks to the complicating attributes.\\nThus, this article describes activities such as demand determination,\\nsupply chain coordination, recognizing when to move along the life\\ncycle and post-disaster reconstruction that differentiates supply\\nchain concerns from logistics concerns. From this backdrop, some\\nof the areas where research into HDRSCs can inform supply chain management\\nin general are presented. The article concludes by discussing critical\\nareas of research need as identified by experienced practitioners.\\nResearch in these areas will provide insights for supply chain managers\\nfacing similar issues in other environments.", "author" : [ { "dropping-particle" : "", "family" : "Day", "given" : "Jamison M", "non-dropping-particle" : "", "parse-names" : false, "suffix" : "" }, { "dropping-particle" : "", "family" : "Melnyk", "given" : "Steven A", "non-dropping-particle" : "", "parse-names" : false, "suffix" : "" }, { "dropping-particle" : "", "family" : "Larson", "given" : "Paul D.", "non-dropping-particle" : "", "parse-names" : false, "suffix" : "" }, { "dropping-particle" : "", "family" : "Davis", "given" : "Edward W", "non-dropping-particle" : "", "parse-names" : false, "suffix" : "" }, { "dropping-particle" : "", "family" : "Whybark", "given" : "D Clay", "non-dropping-particle" : "", "parse-names" : false, "suffix" : "" } ], "container-title" : "Journal of Supply Chain Management", "id" : "ITEM-1", "issue" : "2", "issued" : { "date-parts" : [ [ "2012" ] ] }, "page" : "21-36", "title" : "Humanitarian and Disaster Relief Supply Chains: A Matter of Life and Death", "type" : "article-journal", "volume" : "48" }, "uris" : [ "http://www.mendeley.com/documents/?uuid=79cb025e-065e-4acd-98cb-8ac42231280e" ] } ], "mendeley" : { "formattedCitation" : "(Day et al., 2012)", "plainTextFormattedCitation" : "(Day et al., 2012)", "previouslyFormattedCitation" : "(Day et al.,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BB6923">
        <w:rPr>
          <w:rFonts w:ascii="Times New Roman" w:hAnsi="Times New Roman" w:cs="Times New Roman"/>
          <w:noProof/>
          <w:sz w:val="24"/>
          <w:szCs w:val="24"/>
          <w:lang w:val="en-US"/>
        </w:rPr>
        <w:t>(Day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distress of those affected by disasters is showcased on TV, mobile phones, tablets and laptops / PCs, allowing us to witness the pain and suffering of the victims, as well as understand their immediate need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08/BIJ-07-2011-0053", "ISBN" : "0960003071073", "ISSN" : "1463-5771", "abstract" : "Purpose - A review of relief-and-recovery glitches related to natural disasters revealed four main issues that hinder the effectiveness of relief efforts. A common theme across these issues is a need for a more holistic systems design to provide better coordination within Humanitarian Aid and Disaster Relief (HADR). This paper addresses this issue.Design/methodology/approach - This is a conceptual paper using systems design theory to frame the extant literature and delineate the challenges and opportunities in HADR with respect to environment, processes, and goals. With the focus on systems design, we use fundamental principles of systems thinking to identify core issues and questions that require the attention of future research. Findings - HADR supply chains are made up of a complex set of players. By answering the questions we have proposed using systems thinking, these organizations can be motivated to coordinate efforts in the HADR supply chain to create a more cohesive response effort.Research limitations/implications - Progress is needed to transition from temporary to synchronized, \"borderless\" HADR supply chain networks. The result would be that HADR supply chains would more effectively reduce suffering and operate at lower total costs\u2014two goals that are worth pursuing.Originality/value - This paper is written in response to Richey\u2019s (2009) call for a more theoretical base in HADR research. Addressing the proposed research questions introduced in this paper will increase HADR system transparency, allowing us to better evaluate theoretically the governance and synchronization mechanisms required to enhance collaboration and improve HADR effectiveness.", "author" : [ { "dropping-particle" : "", "family" : "Fawcett", "given" : "Amydee", "non-dropping-particle" : "", "parse-names" : false, "suffix" : "" }, { "dropping-particle" : "", "family" : "Fawcett", "given" : "Stanley", "non-dropping-particle" : "", "parse-names" : false, "suffix" : "" } ], "container-title" : "Benchmarking: An International Journal", "id" : "ITEM-1", "issue" : "5", "issued" : { "date-parts" : [ [ "2013" ] ] }, "page" : "6", "title" : "Benchmarking the state of humanitarian aid and disaster relief: A systems design perspective and research agenda", "type" : "article-journal", "volume" : "20" }, "uris" : [ "http://www.mendeley.com/documents/?uuid=8246df3f-ee39-45b5-ad4a-8c18181eca6a" ] } ], "mendeley" : { "formattedCitation" : "(Fawcett and Fawcett, 2013)", "plainTextFormattedCitation" : "(Fawcett and Fawcett, 2013)", "previouslyFormattedCitation" : "(Fawcett and Fawcett,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BB6923">
        <w:rPr>
          <w:rFonts w:ascii="Times New Roman" w:hAnsi="Times New Roman" w:cs="Times New Roman"/>
          <w:noProof/>
          <w:sz w:val="24"/>
          <w:szCs w:val="24"/>
          <w:lang w:val="en-US"/>
        </w:rPr>
        <w:t>(Fawcett and Fawcet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sense, IT has the potential to increase the amount of donations contributed by donors whilst also allowing NGOs to quickly and easily communicate the exact requirements of victims, thereby minimizing the detrimental impact of unsolicited donations </w:t>
      </w:r>
      <w:r w:rsidRPr="00D51CD7">
        <w:rPr>
          <w:rFonts w:ascii="Times New Roman" w:hAnsi="Times New Roman"/>
          <w:sz w:val="24"/>
          <w:szCs w:val="24"/>
        </w:rPr>
        <w:fldChar w:fldCharType="begin" w:fldLock="1"/>
      </w:r>
      <w:r w:rsidRPr="00D51CD7">
        <w:rPr>
          <w:rFonts w:ascii="Times New Roman" w:hAnsi="Times New Roman"/>
          <w:sz w:val="24"/>
          <w:szCs w:val="24"/>
        </w:rPr>
        <w:instrText>ADDIN CSL_CITATION { "citationItems" : [ { "id" : "ITEM-1", "itemData" : { "DOI" : "10.1016/j.ijpe.2009.09.008", "ISBN" : "09255273", "ISSN" : "09255273", "abstract" : "Humanitarian relief environments engage a large number and variety of actors, each with different missions, interests, capacity, and logistics expertise. While coordination mechanisms within the domain of commercial supply chain management have been well studied, coordination in humanitarian relief chains is still in its infancy. In this study, we review the challenges in coordinating humanitarian relief chains and describe the current and emerging coordination practices in disaster relief. We also examine some widely practiced supply chain coordination mechanisms and evaluate their adaptability to the unique relief environment. ?? 2009 Elsevier B.V. All rights reserved.", "author" : [ { "dropping-particle" : "", "family" : "Balcik", "given" : "Burcu", "non-dropping-particle" : "", "parse-names" : false, "suffix" : "" }, { "dropping-particle" : "", "family" : "Beamon", "given" : "Benita", "non-dropping-particle" : "", "parse-names" : false, "suffix" : "" }, { "dropping-particle" : "", "family" : "Krejci", "given" : "Caroline", "non-dropping-particle" : "", "parse-names" : false, "suffix" : "" }, { "dropping-particle" : "", "family" : "Muramatsu", "given" : "Kyle", "non-dropping-particle" : "", "parse-names" : false, "suffix" : "" }, { "dropping-particle" : "", "family" : "Ramirez", "given" : "Magaly", "non-dropping-particle" : "", "parse-names" : false, "suffix" : "" } ], "container-title" : "International Journal of Production Economics", "id" : "ITEM-1", "issue" : "1", "issued" : { "date-parts" : [ [ "2010" ] ] }, "page" : "22-34", "title" : "Coordination in humanitarian relief chains: Practices, challenges and opportunities", "type" : "article-journal", "volume" : "126" }, "uris" : [ "http://www.mendeley.com/documents/?uuid=eb1d9e9c-2e6d-43fb-a335-9a1f096c4413" ] } ], "mendeley" : { "formattedCitation" : "(Balcik et al., 2010)", "plainTextFormattedCitation" : "(Balcik et al., 2010)", "previouslyFormattedCitation" : "(Balcik et al., 2010)" }, "properties" : { "noteIndex" : 0 }, "schema" : "https://github.com/citation-style-language/schema/raw/master/csl-citation.json" }</w:instrText>
      </w:r>
      <w:r w:rsidRPr="00D51CD7">
        <w:rPr>
          <w:rFonts w:ascii="Times New Roman" w:hAnsi="Times New Roman"/>
          <w:sz w:val="24"/>
          <w:szCs w:val="24"/>
        </w:rPr>
        <w:fldChar w:fldCharType="separate"/>
      </w:r>
      <w:r w:rsidRPr="00D51CD7">
        <w:rPr>
          <w:rFonts w:ascii="Times New Roman" w:hAnsi="Times New Roman"/>
          <w:noProof/>
          <w:sz w:val="24"/>
          <w:szCs w:val="24"/>
        </w:rPr>
        <w:t>(Balcik et al., 2010)</w:t>
      </w:r>
      <w:r w:rsidRPr="00D51CD7">
        <w:rPr>
          <w:rFonts w:ascii="Times New Roman" w:hAnsi="Times New Roman"/>
          <w:sz w:val="24"/>
          <w:szCs w:val="24"/>
        </w:rPr>
        <w:fldChar w:fldCharType="end"/>
      </w:r>
      <w:r w:rsidRPr="00D51CD7">
        <w:rPr>
          <w:rFonts w:ascii="Times New Roman" w:hAnsi="Times New Roman" w:cs="Times New Roman"/>
          <w:sz w:val="24"/>
          <w:szCs w:val="24"/>
          <w:lang w:val="en-US"/>
        </w:rPr>
        <w:t>.</w:t>
      </w:r>
    </w:p>
    <w:p w14:paraId="1C1E0306" w14:textId="1F414C4B" w:rsidR="00340A6F" w:rsidRPr="0042628F" w:rsidRDefault="00340A6F" w:rsidP="00340A6F">
      <w:pPr>
        <w:ind w:firstLine="720"/>
        <w:jc w:val="both"/>
        <w:rPr>
          <w:rFonts w:ascii="Times New Roman" w:hAnsi="Times New Roman" w:cs="Times New Roman"/>
          <w:sz w:val="24"/>
          <w:szCs w:val="24"/>
          <w:lang w:val="en-US"/>
        </w:rPr>
      </w:pPr>
      <w:r w:rsidRPr="0050497F">
        <w:rPr>
          <w:rFonts w:ascii="Times New Roman" w:hAnsi="Times New Roman" w:cs="Times New Roman"/>
          <w:sz w:val="24"/>
          <w:szCs w:val="24"/>
          <w:lang w:val="en-US"/>
        </w:rPr>
        <w:t xml:space="preserve">Finally, IT has the potential to increase the efficiency of individual NGOs as well as the entire relief operation </w:t>
      </w:r>
      <w:r w:rsidRPr="0050497F">
        <w:rPr>
          <w:rFonts w:ascii="Times New Roman" w:hAnsi="Times New Roman" w:cs="Times New Roman"/>
          <w:sz w:val="24"/>
          <w:szCs w:val="24"/>
          <w:lang w:val="en-US"/>
        </w:rPr>
        <w:fldChar w:fldCharType="begin" w:fldLock="1"/>
      </w:r>
      <w:r w:rsidRPr="0050497F">
        <w:rPr>
          <w:rFonts w:ascii="Times New Roman" w:hAnsi="Times New Roman" w:cs="Times New Roman"/>
          <w:sz w:val="24"/>
          <w:szCs w:val="24"/>
          <w:lang w:val="en-US"/>
        </w:rPr>
        <w:instrText>ADDIN CSL_CITATION { "citationItems" : [ { "id" : "ITEM-1", "itemData" : { "DOI" : "10.1111/poms.12107", "ISBN" : "4048942301", "ISSN" : "19375956", "abstract" : "Humanitarian supply chains involve many different entities, such as government, military, private, and non-governmental organizations and individuals. Well-coordinated interactions between entities can lead to synergies and improved humanitarian outcomes. Information technology (IT) tools can help facilitate collaboration, but cost and other barriers have limited their use. We document the use of an IT tool to improve last-mile supply distribution and data management in one of many camps for internally displaced persons after the January 2010 earthquake in Haiti, and we describe other current uses of technology in camp management. Motivated by these examples and the interest among humanitarian organizations in expanding the use of such tools to facilitate coordination, we introduce a cooperative game theory model and explore insights about the conditions under which multi-agency coordination is feasible and desirable. We also outline an agenda for future research in the area of technology-enabled collaboration in the humanitarian sector.", "author" : [ { "dropping-particle" : "", "family" : "Ergun", "given" : "Ozlem", "non-dropping-particle" : "", "parse-names" : false, "suffix" : "" }, { "dropping-particle" : "", "family" : "Gui", "given" : "Luyi", "non-dropping-particle" : "", "parse-names" : false, "suffix" : "" }, { "dropping-particle" : "", "family" : "Heier Stamm", "given" : "Jessica L.", "non-dropping-particle" : "", "parse-names" : false, "suffix" : "" }, { "dropping-particle" : "", "family" : "Keskinocak", "given" : "Pinar", "non-dropping-particle" : "", "parse-names" : false, "suffix" : "" }, { "dropping-particle" : "", "family" : "Swann", "given" : "Julie", "non-dropping-particle" : "", "parse-names" : false, "suffix" : "" } ], "container-title" : "Production and Operations Management", "id" : "ITEM-1", "issue" : "6", "issued" : { "date-parts" : [ [ "2014" ] ] }, "page" : "1002-1014", "title" : "Improving Humanitarian Operations through Technology-Enabled Collaboration", "type" : "article-journal", "volume" : "23" }, "uris" : [ "http://www.mendeley.com/documents/?uuid=4fe585d5-9b0c-4dfe-bb5a-b7df8536a1d6" ] } ], "mendeley" : { "formattedCitation" : "(Ergun et al., 2014)", "plainTextFormattedCitation" : "(Ergun et al., 2014)", "previouslyFormattedCitation" : "(Ergun et al., 2014)" }, "properties" : { "noteIndex" : 0 }, "schema" : "https://github.com/citation-style-language/schema/raw/master/csl-citation.json" }</w:instrText>
      </w:r>
      <w:r w:rsidRPr="0050497F">
        <w:rPr>
          <w:rFonts w:ascii="Times New Roman" w:hAnsi="Times New Roman" w:cs="Times New Roman"/>
          <w:sz w:val="24"/>
          <w:szCs w:val="24"/>
          <w:lang w:val="en-US"/>
        </w:rPr>
        <w:fldChar w:fldCharType="separate"/>
      </w:r>
      <w:r w:rsidRPr="0050497F">
        <w:rPr>
          <w:rFonts w:ascii="Times New Roman" w:hAnsi="Times New Roman" w:cs="Times New Roman"/>
          <w:noProof/>
          <w:sz w:val="24"/>
          <w:szCs w:val="24"/>
          <w:lang w:val="en-US"/>
        </w:rPr>
        <w:t>(Ergun et al., 2014)</w:t>
      </w:r>
      <w:r w:rsidRPr="0050497F">
        <w:rPr>
          <w:rFonts w:ascii="Times New Roman" w:hAnsi="Times New Roman" w:cs="Times New Roman"/>
          <w:sz w:val="24"/>
          <w:szCs w:val="24"/>
          <w:lang w:val="en-US"/>
        </w:rPr>
        <w:fldChar w:fldCharType="end"/>
      </w:r>
      <w:r w:rsidR="00D42E49" w:rsidRPr="0050497F">
        <w:rPr>
          <w:rFonts w:ascii="Times New Roman" w:hAnsi="Times New Roman" w:cs="Times New Roman"/>
          <w:sz w:val="24"/>
          <w:szCs w:val="24"/>
          <w:lang w:val="en-US"/>
        </w:rPr>
        <w:t xml:space="preserve">. </w:t>
      </w:r>
      <w:r w:rsidRPr="0050497F">
        <w:rPr>
          <w:rFonts w:ascii="Times New Roman" w:hAnsi="Times New Roman" w:cs="Times New Roman"/>
          <w:sz w:val="24"/>
          <w:szCs w:val="24"/>
          <w:lang w:val="en-US"/>
        </w:rPr>
        <w:t>IT</w:t>
      </w:r>
      <w:r w:rsidR="00AD7E3A" w:rsidRPr="0050497F">
        <w:rPr>
          <w:rFonts w:ascii="Times New Roman" w:hAnsi="Times New Roman" w:cs="Times New Roman"/>
          <w:sz w:val="24"/>
          <w:szCs w:val="24"/>
          <w:lang w:val="en-US"/>
        </w:rPr>
        <w:t xml:space="preserve"> </w:t>
      </w:r>
      <w:r w:rsidRPr="0050497F">
        <w:rPr>
          <w:rFonts w:ascii="Times New Roman" w:hAnsi="Times New Roman" w:cs="Times New Roman"/>
          <w:sz w:val="24"/>
          <w:szCs w:val="24"/>
          <w:lang w:val="en-US"/>
        </w:rPr>
        <w:t xml:space="preserve">has been shown to increase agility within commercial SCs, and some believe it has even greater potential for HSC, given that agility is such an essential requirement for these SCs </w:t>
      </w:r>
      <w:r w:rsidRPr="0050497F">
        <w:rPr>
          <w:rFonts w:ascii="Times New Roman" w:hAnsi="Times New Roman" w:cs="Times New Roman"/>
          <w:sz w:val="24"/>
          <w:szCs w:val="24"/>
          <w:lang w:val="en-US"/>
        </w:rPr>
        <w:fldChar w:fldCharType="begin" w:fldLock="1"/>
      </w:r>
      <w:r w:rsidRPr="0050497F">
        <w:rPr>
          <w:rFonts w:ascii="Times New Roman" w:hAnsi="Times New Roman" w:cs="Times New Roman"/>
          <w:sz w:val="24"/>
          <w:szCs w:val="24"/>
          <w:lang w:val="en-US"/>
        </w:rPr>
        <w:instrText>ADDIN CSL_CITATION { "citationItems" : [ { "id" : "ITEM-1", "itemData" : { "DOI" : "10.1108/09600031011079292", "ISBN" : "0960003101107", "ISSN" : "0960-0035", "PMID" : "17506489", "abstract" : "Ancient DNA analysis was conducted on the dental remains of specimens from the Lajia site, dating back 3,800-4,000 years. The Lajia site is located in Minhe county, Qinghai province, in northwestern China. Archaeological studies link Lajia to the late period of the Qijia culture, one of the most important Neolithic civilizations of the upper Yellow River region, the cradle of Chinese civilization. Excavations at the site revealed that the inhabitants died in their houses as the result of a sudden flood. The Lajia site provides a rare chance to study the putative families, all of whom died at the same instant. Possible maternal familial relationships were investigated through mitochondrial DNA (mtDNA) sequence analysis. Twelve sequences from individuals found in one house were assigned to only five haplotypes, consistent with a possible close kinship. Results from analyses of RFLP typing and HVI motifs suggest that the Lajia people belonged to the haplogroups B, C, D, M, and M10. This study, combined with archaeological and anthropological investigations, provides a better understanding of the genetic history of the Chinese people.", "author" : [ { "dropping-particle" : "", "family" : "Scholten", "given" : "Kirstin", "non-dropping-particle" : "", "parse-names" : false, "suffix" : "" }, { "dropping-particle" : "", "family" : "Scott", "given" : "Pamela", "non-dropping-particle" : "", "parse-names" : false, "suffix" : "" }, { "dropping-particle" : "", "family" : "Fynes", "given" : "Brian", "non-dropping-particle" : "", "parse-names" : false, "suffix" : "" } ], "container-title" : "International Journal of Physical Distribution &amp; Logistics Management", "id" : "ITEM-1", "issue" : "8/9", "issued" : { "date-parts" : [ [ "2010" ] ] }, "page" : "623-635", "title" : "(Le)agility in humanitarian aid (NGO) supply chains", "type" : "article-journal", "volume" : "40" }, "uris" : [ "http://www.mendeley.com/documents/?uuid=12790b66-26ba-41f7-9d91-597e652ce892" ] } ], "mendeley" : { "formattedCitation" : "(Scholten et al., 2010)", "plainTextFormattedCitation" : "(Scholten et al., 2010)", "previouslyFormattedCitation" : "(Scholten et al., 2010)" }, "properties" : { "noteIndex" : 0 }, "schema" : "https://github.com/citation-style-language/schema/raw/master/csl-citation.json" }</w:instrText>
      </w:r>
      <w:r w:rsidRPr="0050497F">
        <w:rPr>
          <w:rFonts w:ascii="Times New Roman" w:hAnsi="Times New Roman" w:cs="Times New Roman"/>
          <w:sz w:val="24"/>
          <w:szCs w:val="24"/>
          <w:lang w:val="en-US"/>
        </w:rPr>
        <w:fldChar w:fldCharType="separate"/>
      </w:r>
      <w:r w:rsidRPr="0050497F">
        <w:rPr>
          <w:rFonts w:ascii="Times New Roman" w:hAnsi="Times New Roman" w:cs="Times New Roman"/>
          <w:noProof/>
          <w:sz w:val="24"/>
          <w:szCs w:val="24"/>
          <w:lang w:val="en-US"/>
        </w:rPr>
        <w:t>(Scholten et al., 2010)</w:t>
      </w:r>
      <w:r w:rsidRPr="0050497F">
        <w:rPr>
          <w:rFonts w:ascii="Times New Roman" w:hAnsi="Times New Roman" w:cs="Times New Roman"/>
          <w:sz w:val="24"/>
          <w:szCs w:val="24"/>
          <w:lang w:val="en-US"/>
        </w:rPr>
        <w:fldChar w:fldCharType="end"/>
      </w:r>
      <w:r w:rsidRPr="0050497F">
        <w:rPr>
          <w:rFonts w:ascii="Times New Roman" w:hAnsi="Times New Roman" w:cs="Times New Roman"/>
          <w:sz w:val="24"/>
          <w:szCs w:val="24"/>
          <w:lang w:val="en-US"/>
        </w:rPr>
        <w:t xml:space="preserve">. IT also allows for increased capacity to process information across the HSC </w:t>
      </w:r>
      <w:r w:rsidRPr="0050497F">
        <w:rPr>
          <w:rFonts w:ascii="Times New Roman" w:hAnsi="Times New Roman" w:cs="Times New Roman"/>
          <w:sz w:val="24"/>
          <w:szCs w:val="24"/>
          <w:lang w:val="en-US"/>
        </w:rPr>
        <w:fldChar w:fldCharType="begin" w:fldLock="1"/>
      </w:r>
      <w:r w:rsidRPr="0050497F">
        <w:rPr>
          <w:rFonts w:ascii="Times New Roman" w:hAnsi="Times New Roman" w:cs="Times New Roman"/>
          <w:sz w:val="24"/>
          <w:szCs w:val="24"/>
          <w:lang w:val="en-US"/>
        </w:rPr>
        <w:instrText>ADDIN CSL_CITATION { "citationItems" : [ { "id" : "ITEM-1", "itemData" : { "DOI" : "10.1108/09653560710729811", "ISBN" : "0965-3562", "ISSN" : "0965-3562", "abstract" : "Purpose \u2013 This paper seeks to contribute to a more effective co-ordination of humanitarian operations by military and civilian organizations involved in a peace support mission in response to a complex emergency. Design/methodology/approach \u2013 The information processing view, in particular Galbraith's typology of generic mechanisms for achieving co-ordination, is taken as the theoretical framework. This framework is subsequently applied to the co-ordination of humanitarian operations by military and civilian organizations. Empirical data are derived from a set of expert interviews with both military and civilian respondents in The Netherlands and a four week visit to Kabul and Baghlan, a province in northern Afghanistan. During this visit 40 military respondents have been interviewed and over 60 meetings have been held with local authorities, humanitarian organizations, small entrepreneurs, refugees and local villagers. Finally, conclusions are drawn and recommendations are provided with regard to a more effective co-ordination of humanitarian operations in a peace support mission. Findings \u2013 The article's main finding is that \u201cself-contained tasks\u201d in combination with lateral relations are the dominant co-ordination mechanisms. \u201cSlack resources\u201d, though observed in practice, is not considered a viable co-ordination mechanism since this implies an excess, and thus waste, of scarce resources. \u201cInformation systems\u201d are, unfortunately, not well-developed leading to mismatches between policy and practice. Keeping \u201cself-contained tasks\u201d as the major co-ordination mechanism, the main recommendation is to develop and implement innovative \u201cinformation systems\u201d, that can also be used to support \u201clateral relations\u201d, in particular those between military and civil actors. Originality/value \u2013 The paper applies the information processing perspective to a unique and important subject, namely co-ordination between military and humanitarian organizations in peace support missions.", "author" : [ { "dropping-particle" : "", "family" : "Rietjens", "given" : "Sebastiaan", "non-dropping-particle" : "", "parse-names" : false, "suffix" : "" }, { "dropping-particle" : "", "family" : "Voordijk", "given" : "Hans", "non-dropping-particle" : "", "parse-names" : false, "suffix" : "" }, { "dropping-particle" : "", "family" : "Boer", "given" : "Sirp", "non-dropping-particle" : "De", "parse-names" : false, "suffix" : "" } ], "container-title" : "Disaster Prevention and Management", "id" : "ITEM-1", "issue" : "1", "issued" : { "date-parts" : [ [ "2007" ] ] }, "page" : "56-69", "title" : "Co-ordinating humanitarian operations in peace support missions", "type" : "article-journal", "volume" : "16" }, "uris" : [ "http://www.mendeley.com/documents/?uuid=edc0d34f-68e0-4559-9fd7-668af75b312d" ] } ], "mendeley" : { "formattedCitation" : "(Rietjens et al., 2007)", "plainTextFormattedCitation" : "(Rietjens et al., 2007)", "previouslyFormattedCitation" : "(Rietjens et al., 2007)" }, "properties" : { "noteIndex" : 0 }, "schema" : "https://github.com/citation-style-language/schema/raw/master/csl-citation.json" }</w:instrText>
      </w:r>
      <w:r w:rsidRPr="0050497F">
        <w:rPr>
          <w:rFonts w:ascii="Times New Roman" w:hAnsi="Times New Roman" w:cs="Times New Roman"/>
          <w:sz w:val="24"/>
          <w:szCs w:val="24"/>
          <w:lang w:val="en-US"/>
        </w:rPr>
        <w:fldChar w:fldCharType="separate"/>
      </w:r>
      <w:r w:rsidRPr="0050497F">
        <w:rPr>
          <w:rFonts w:ascii="Times New Roman" w:hAnsi="Times New Roman" w:cs="Times New Roman"/>
          <w:noProof/>
          <w:sz w:val="24"/>
          <w:szCs w:val="24"/>
          <w:lang w:val="en-US"/>
        </w:rPr>
        <w:t>(Rietjens et al., 2007)</w:t>
      </w:r>
      <w:r w:rsidRPr="0050497F">
        <w:rPr>
          <w:rFonts w:ascii="Times New Roman" w:hAnsi="Times New Roman" w:cs="Times New Roman"/>
          <w:sz w:val="24"/>
          <w:szCs w:val="24"/>
          <w:lang w:val="en-US"/>
        </w:rPr>
        <w:fldChar w:fldCharType="end"/>
      </w:r>
      <w:r w:rsidRPr="0050497F">
        <w:rPr>
          <w:rFonts w:ascii="Times New Roman" w:hAnsi="Times New Roman" w:cs="Times New Roman"/>
          <w:sz w:val="24"/>
          <w:szCs w:val="24"/>
          <w:lang w:val="en-US"/>
        </w:rPr>
        <w:t xml:space="preserve">, </w:t>
      </w:r>
      <w:r w:rsidR="006F5C07" w:rsidRPr="0050497F">
        <w:rPr>
          <w:rFonts w:ascii="Times New Roman" w:hAnsi="Times New Roman" w:cs="Times New Roman"/>
          <w:sz w:val="24"/>
          <w:szCs w:val="24"/>
          <w:lang w:val="en-US"/>
        </w:rPr>
        <w:t xml:space="preserve">as well as </w:t>
      </w:r>
      <w:r w:rsidRPr="0050497F">
        <w:rPr>
          <w:rFonts w:ascii="Times New Roman" w:hAnsi="Times New Roman" w:cs="Times New Roman"/>
          <w:sz w:val="24"/>
          <w:szCs w:val="24"/>
          <w:lang w:val="en-US"/>
        </w:rPr>
        <w:t>the</w:t>
      </w:r>
      <w:r w:rsidR="006F5C07" w:rsidRPr="0050497F">
        <w:rPr>
          <w:rFonts w:ascii="Times New Roman" w:hAnsi="Times New Roman" w:cs="Times New Roman"/>
          <w:sz w:val="24"/>
          <w:szCs w:val="24"/>
          <w:lang w:val="en-US"/>
        </w:rPr>
        <w:t xml:space="preserve"> ability </w:t>
      </w:r>
      <w:r w:rsidRPr="0050497F">
        <w:rPr>
          <w:rFonts w:ascii="Times New Roman" w:hAnsi="Times New Roman" w:cs="Times New Roman"/>
          <w:sz w:val="24"/>
          <w:szCs w:val="24"/>
          <w:lang w:val="en-US"/>
        </w:rPr>
        <w:t xml:space="preserve">to improve the processes within HSCs; Sheppard et al </w:t>
      </w:r>
      <w:r w:rsidRPr="0050497F">
        <w:rPr>
          <w:rFonts w:ascii="Times New Roman" w:hAnsi="Times New Roman" w:cs="Times New Roman"/>
          <w:sz w:val="24"/>
          <w:szCs w:val="24"/>
          <w:lang w:val="en-US"/>
        </w:rPr>
        <w:fldChar w:fldCharType="begin" w:fldLock="1"/>
      </w:r>
      <w:r w:rsidRPr="0050497F">
        <w:rPr>
          <w:rFonts w:ascii="Times New Roman" w:hAnsi="Times New Roman" w:cs="Times New Roman"/>
          <w:sz w:val="24"/>
          <w:szCs w:val="24"/>
          <w:lang w:val="en-US"/>
        </w:rPr>
        <w:instrText>ADDIN CSL_CITATION { "citationItems" : [ { "id" : "ITEM-1", "itemData" : { "DOI" : "10.1108/20426741311328493", "ISBN" : "2042-6747", "ISSN" : "2042-6747", "abstract" : "Purpose \u2013 The purpose of the paper is to identify how local populations, particularly at the municipal and village levels, can enhance their capacity to prepare and respond more effectively and efficiently to the logistic challenges that they face in the aftermath of a natural disaster. Design/methodology/approach \u2013 Using a phenomenological approach, a qualitative research study was conducted from an interpretative, constructivist perspective. Through a series of semi-structured interviews the researchers gathered stories about the experiences of local responders at municipal level in the capital city region of the Republic of the Philippines in the aftermath of a specific natural disaster event (Typhoon Ondoy \u2013 September 2009). A number of key differences between the espoused strategies expressed in disaster management legislation and the actual experiences of local people on the ground were identified and, as a result, a conceptual model was developed that, if implemented, would enhance the capacity of local populations to prepare and respond in a more efficient and effective manner. Findings \u2013 Results from the study indicate that the ability of local populations to contribute to the logistic preparation and response processes has been considerably undervalued and underutilised. A revised model is therefore developed that better incorporates their potential contribution to the management of both the demand and supply sides that would lead to swifter, more accurate, and more efficient logistic response mechanisms. Originality/value \u2013 The developing canon of humanitarian logistic literature has, to date, been relatively silent on the subject of the contribution of the local population to the overall logistic management challenge. The paper provides important insights into the issues on which the government of a developing country could usefully focus attention in their approach to natural disaster preparedness and response, and it offers a conceptual model for future testing and evaluation.", "author" : [ { "dropping-particle" : "", "family" : "Sheppard", "given" : "Allan", "non-dropping-particle" : "", "parse-names" : false, "suffix" : "" }, { "dropping-particle" : "", "family" : "Tatham", "given" : "Peter", "non-dropping-particle" : "", "parse-names" : false, "suffix" : "" }, { "dropping-particle" : "", "family" : "Fisher", "given" : "Ron", "non-dropping-particle" : "", "parse-names" : false, "suffix" : "" }, { "dropping-particle" : "", "family" : "Gapp", "given" : "Rodney", "non-dropping-particle" : "", "parse-names" : false, "suffix" : "" } ], "container-title" : "Journal of Humanitarian Logistics and Supply Chain Management", "id" : "ITEM-1", "issue" : "1", "issued" : { "date-parts" : [ [ "2013" ] ] }, "page" : "22-36", "title" : "Humanitarian logistics: enhancing the engagement of local populations", "type" : "article-journal", "volume" : "3" }, "suppress-author" : 1, "uris" : [ "http://www.mendeley.com/documents/?uuid=b8f57d31-54cb-4021-9e5f-81e675587622" ] } ], "mendeley" : { "formattedCitation" : "(2013)", "plainTextFormattedCitation" : "(2013)", "previouslyFormattedCitation" : "(2013)" }, "properties" : { "noteIndex" : 0 }, "schema" : "https://github.com/citation-style-language/schema/raw/master/csl-citation.json" }</w:instrText>
      </w:r>
      <w:r w:rsidRPr="0050497F">
        <w:rPr>
          <w:rFonts w:ascii="Times New Roman" w:hAnsi="Times New Roman" w:cs="Times New Roman"/>
          <w:sz w:val="24"/>
          <w:szCs w:val="24"/>
          <w:lang w:val="en-US"/>
        </w:rPr>
        <w:fldChar w:fldCharType="separate"/>
      </w:r>
      <w:r w:rsidRPr="0050497F">
        <w:rPr>
          <w:rFonts w:ascii="Times New Roman" w:hAnsi="Times New Roman" w:cs="Times New Roman"/>
          <w:noProof/>
          <w:sz w:val="24"/>
          <w:szCs w:val="24"/>
          <w:lang w:val="en-US"/>
        </w:rPr>
        <w:t>(2013)</w:t>
      </w:r>
      <w:r w:rsidRPr="0050497F">
        <w:rPr>
          <w:rFonts w:ascii="Times New Roman" w:hAnsi="Times New Roman" w:cs="Times New Roman"/>
          <w:sz w:val="24"/>
          <w:szCs w:val="24"/>
          <w:lang w:val="en-US"/>
        </w:rPr>
        <w:fldChar w:fldCharType="end"/>
      </w:r>
      <w:r w:rsidRPr="0050497F">
        <w:rPr>
          <w:rFonts w:ascii="Times New Roman" w:hAnsi="Times New Roman" w:cs="Times New Roman"/>
          <w:sz w:val="24"/>
          <w:szCs w:val="24"/>
          <w:lang w:val="en-US"/>
        </w:rPr>
        <w:t xml:space="preserve"> found that adopting a common IT system across all </w:t>
      </w:r>
      <w:r w:rsidR="00233865" w:rsidRPr="0050497F">
        <w:rPr>
          <w:rFonts w:ascii="Times New Roman" w:hAnsi="Times New Roman" w:cs="Times New Roman"/>
          <w:sz w:val="24"/>
          <w:szCs w:val="24"/>
          <w:lang w:val="en-US"/>
        </w:rPr>
        <w:t>parties in the HSC</w:t>
      </w:r>
      <w:r w:rsidR="00CC1FC5" w:rsidRPr="0050497F">
        <w:rPr>
          <w:rFonts w:ascii="Times New Roman" w:hAnsi="Times New Roman" w:cs="Times New Roman"/>
          <w:sz w:val="24"/>
          <w:szCs w:val="24"/>
          <w:lang w:val="en-US"/>
        </w:rPr>
        <w:t xml:space="preserve"> </w:t>
      </w:r>
      <w:r w:rsidRPr="0050497F">
        <w:rPr>
          <w:rFonts w:ascii="Times New Roman" w:hAnsi="Times New Roman" w:cs="Times New Roman"/>
          <w:sz w:val="24"/>
          <w:szCs w:val="24"/>
          <w:lang w:val="en-US"/>
        </w:rPr>
        <w:t>helped to “drive commonality of logistic processes”. Solutions such as tracking and tracing of goods and services also ha</w:t>
      </w:r>
      <w:r w:rsidR="007F0E39" w:rsidRPr="0050497F">
        <w:rPr>
          <w:rFonts w:ascii="Times New Roman" w:hAnsi="Times New Roman" w:cs="Times New Roman"/>
          <w:sz w:val="24"/>
          <w:szCs w:val="24"/>
          <w:lang w:val="en-US"/>
        </w:rPr>
        <w:t xml:space="preserve">ve </w:t>
      </w:r>
      <w:r w:rsidRPr="0050497F">
        <w:rPr>
          <w:rFonts w:ascii="Times New Roman" w:hAnsi="Times New Roman" w:cs="Times New Roman"/>
          <w:sz w:val="24"/>
          <w:szCs w:val="24"/>
          <w:lang w:val="en-US"/>
        </w:rPr>
        <w:t xml:space="preserve">the additional benefit of reducing the opportunities for criminals to steal the highly important items (that are highly difficult to replace due to them being in short supply) while they are being transported to their destinations </w:t>
      </w:r>
      <w:r w:rsidRPr="0050497F">
        <w:rPr>
          <w:rFonts w:ascii="Times New Roman" w:hAnsi="Times New Roman" w:cs="Times New Roman"/>
          <w:sz w:val="24"/>
          <w:szCs w:val="24"/>
          <w:lang w:val="en-US"/>
        </w:rPr>
        <w:fldChar w:fldCharType="begin" w:fldLock="1"/>
      </w:r>
      <w:r w:rsidRPr="0050497F">
        <w:rPr>
          <w:rFonts w:ascii="Times New Roman" w:hAnsi="Times New Roman" w:cs="Times New Roman"/>
          <w:sz w:val="24"/>
          <w:szCs w:val="24"/>
          <w:lang w:val="en-US"/>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sidRPr="0050497F">
        <w:rPr>
          <w:rFonts w:ascii="Times New Roman" w:hAnsi="Times New Roman" w:cs="Times New Roman"/>
          <w:sz w:val="24"/>
          <w:szCs w:val="24"/>
          <w:lang w:val="en-US"/>
        </w:rPr>
        <w:fldChar w:fldCharType="separate"/>
      </w:r>
      <w:r w:rsidRPr="0050497F">
        <w:rPr>
          <w:rFonts w:ascii="Times New Roman" w:hAnsi="Times New Roman" w:cs="Times New Roman"/>
          <w:noProof/>
          <w:sz w:val="24"/>
          <w:szCs w:val="24"/>
          <w:lang w:val="en-US"/>
        </w:rPr>
        <w:t>(Baldini et al., 2012)</w:t>
      </w:r>
      <w:r w:rsidRPr="0050497F">
        <w:rPr>
          <w:rFonts w:ascii="Times New Roman" w:hAnsi="Times New Roman" w:cs="Times New Roman"/>
          <w:sz w:val="24"/>
          <w:szCs w:val="24"/>
          <w:lang w:val="en-US"/>
        </w:rPr>
        <w:fldChar w:fldCharType="end"/>
      </w:r>
      <w:r w:rsidRPr="0050497F">
        <w:rPr>
          <w:rFonts w:ascii="Times New Roman" w:hAnsi="Times New Roman" w:cs="Times New Roman"/>
          <w:sz w:val="24"/>
          <w:szCs w:val="24"/>
          <w:lang w:val="en-US"/>
        </w:rPr>
        <w:t>.</w:t>
      </w:r>
    </w:p>
    <w:p w14:paraId="4666AC62" w14:textId="77777777" w:rsidR="00340A6F" w:rsidRDefault="00340A6F" w:rsidP="00340A6F">
      <w:pPr>
        <w:jc w:val="both"/>
        <w:rPr>
          <w:rFonts w:ascii="Times New Roman" w:hAnsi="Times New Roman" w:cs="Times New Roman"/>
          <w:sz w:val="24"/>
          <w:szCs w:val="24"/>
        </w:rPr>
      </w:pPr>
    </w:p>
    <w:p w14:paraId="6BF01613" w14:textId="77777777" w:rsidR="00340A6F" w:rsidRPr="00C77228" w:rsidRDefault="00340A6F" w:rsidP="00340A6F">
      <w:pPr>
        <w:pStyle w:val="Heading2"/>
        <w:spacing w:before="0"/>
        <w:rPr>
          <w:rFonts w:ascii="Times New Roman" w:hAnsi="Times New Roman" w:cs="Times New Roman"/>
          <w:b w:val="0"/>
          <w:i/>
          <w:color w:val="auto"/>
          <w:sz w:val="24"/>
          <w:u w:val="single"/>
        </w:rPr>
      </w:pPr>
      <w:r w:rsidRPr="00C77228">
        <w:rPr>
          <w:rFonts w:ascii="Times New Roman" w:hAnsi="Times New Roman" w:cs="Times New Roman"/>
          <w:b w:val="0"/>
          <w:i/>
          <w:color w:val="auto"/>
          <w:sz w:val="24"/>
          <w:u w:val="single"/>
        </w:rPr>
        <w:lastRenderedPageBreak/>
        <w:t>Barriers</w:t>
      </w:r>
      <w:r>
        <w:rPr>
          <w:rFonts w:ascii="Times New Roman" w:hAnsi="Times New Roman" w:cs="Times New Roman"/>
          <w:b w:val="0"/>
          <w:i/>
          <w:color w:val="auto"/>
          <w:sz w:val="24"/>
          <w:u w:val="single"/>
        </w:rPr>
        <w:t xml:space="preserve"> to IT Adoption in HSCs</w:t>
      </w:r>
    </w:p>
    <w:p w14:paraId="748BB502" w14:textId="77777777" w:rsidR="00340A6F" w:rsidRDefault="00340A6F" w:rsidP="00340A6F">
      <w:pPr>
        <w:jc w:val="both"/>
        <w:rPr>
          <w:rFonts w:ascii="Times New Roman" w:hAnsi="Times New Roman" w:cs="Times New Roman"/>
          <w:sz w:val="24"/>
          <w:szCs w:val="24"/>
        </w:rPr>
      </w:pPr>
    </w:p>
    <w:p w14:paraId="2EAC1353" w14:textId="4C918DEF" w:rsidR="00340A6F" w:rsidRDefault="00340A6F" w:rsidP="00340A6F">
      <w:pPr>
        <w:jc w:val="both"/>
        <w:rPr>
          <w:rFonts w:ascii="Times New Roman" w:hAnsi="Times New Roman" w:cs="Times New Roman"/>
          <w:sz w:val="24"/>
          <w:szCs w:val="24"/>
        </w:rPr>
      </w:pPr>
      <w:r>
        <w:rPr>
          <w:rFonts w:ascii="Times New Roman" w:hAnsi="Times New Roman" w:cs="Times New Roman"/>
          <w:sz w:val="24"/>
          <w:szCs w:val="24"/>
        </w:rPr>
        <w:t xml:space="preserve">Despite the various benefits of IT adoption within HSCs (and the apparent awareness and willingness to adopt these tools from those in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1011079292", "ISBN" : "0960003101107", "ISSN" : "0960-0035", "PMID" : "17506489", "abstract" : "Ancient DNA analysis was conducted on the dental remains of specimens from the Lajia site, dating back 3,800-4,000 years. The Lajia site is located in Minhe county, Qinghai province, in northwestern China. Archaeological studies link Lajia to the late period of the Qijia culture, one of the most important Neolithic civilizations of the upper Yellow River region, the cradle of Chinese civilization. Excavations at the site revealed that the inhabitants died in their houses as the result of a sudden flood. The Lajia site provides a rare chance to study the putative families, all of whom died at the same instant. Possible maternal familial relationships were investigated through mitochondrial DNA (mtDNA) sequence analysis. Twelve sequences from individuals found in one house were assigned to only five haplotypes, consistent with a possible close kinship. Results from analyses of RFLP typing and HVI motifs suggest that the Lajia people belonged to the haplogroups B, C, D, M, and M10. This study, combined with archaeological and anthropological investigations, provides a better understanding of the genetic history of the Chinese people.", "author" : [ { "dropping-particle" : "", "family" : "Scholten", "given" : "Kirstin", "non-dropping-particle" : "", "parse-names" : false, "suffix" : "" }, { "dropping-particle" : "", "family" : "Scott", "given" : "Pamela", "non-dropping-particle" : "", "parse-names" : false, "suffix" : "" }, { "dropping-particle" : "", "family" : "Fynes", "given" : "Brian", "non-dropping-particle" : "", "parse-names" : false, "suffix" : "" } ], "container-title" : "International Journal of Physical Distribution &amp; Logistics Management", "id" : "ITEM-1", "issue" : "8/9", "issued" : { "date-parts" : [ [ "2010" ] ] }, "page" : "623-635", "title" : "(Le)agility in humanitarian aid (NGO) supply chains", "type" : "article-journal", "volume" : "40" }, "uris" : [ "http://www.mendeley.com/documents/?uuid=12790b66-26ba-41f7-9d91-597e652ce892" ] } ], "mendeley" : { "formattedCitation" : "(Scholten et al., 2010)", "plainTextFormattedCitation" : "(Scholten et al., 2010)", "previouslyFormattedCitation" : "(Scholten et al., 2010)" }, "properties" : { "noteIndex" : 0 }, "schema" : "https://github.com/citation-style-language/schema/raw/master/csl-citation.json" }</w:instrText>
      </w:r>
      <w:r>
        <w:rPr>
          <w:rFonts w:ascii="Times New Roman" w:hAnsi="Times New Roman" w:cs="Times New Roman"/>
          <w:sz w:val="24"/>
          <w:szCs w:val="24"/>
        </w:rPr>
        <w:fldChar w:fldCharType="separate"/>
      </w:r>
      <w:r w:rsidRPr="006645EC">
        <w:rPr>
          <w:rFonts w:ascii="Times New Roman" w:hAnsi="Times New Roman" w:cs="Times New Roman"/>
          <w:noProof/>
          <w:sz w:val="24"/>
          <w:szCs w:val="24"/>
        </w:rPr>
        <w:t>(Scholt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barriers exist to impede successful implementation. In fact Kabr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drr.2015.01.011", "ISBN" : "10.1108/BIJ-05-2014-0041", "ISSN" : "22124209", "abstract" : "In the wake of disaster, several organizations work for the welfare of the disaster victims, although lack of coordination among them hampers the performance of relief operations. This study sets out to explore and prioritize the coordination barriers in the humanitarian supply chain management (HSCM), particularly in the Indian context to enhance the performance of relief operations. The study is divided into three phases. Initially, barriers to coordination were identified through an extensive literature review, allied to brainstorming sessions with experts. These were then grouped into 5 categories, i.e. management barriers, technological barriers, cultural barriers, people barriers and organizational barriers. Secondly, a survey questionnaire was designed, tested and refined to incorporate the views of the managers involved in the relief operations of the disaster that occurred in the Uttarakhand (a Northern state in India) on June 14, 2013 in order to empirically verify the barriers to coordination. Finally, barriers were prioritized on the basis of their severity using fuzzy analytic hierarchy process (F-AHP) which considers the uncertainty of the data and impreciseness rather than crisp value. The results indicate that lack of top management commitment, improper organizational structure to create and share knowledge and lack of policy for coordination are the major barriers. These are the areas that need to be handled first in order to remove coordination barriers. The findings of the study throw some new light on the coordination issues in HSCM and provide a more effective, efficient, robust and systematic way to overcome coordination barriers.", "author" : [ { "dropping-particle" : "", "family" : "Kabra", "given" : "Gaurav", "non-dropping-particle" : "", "parse-names" : false, "suffix" : "" }, { "dropping-particle" : "", "family" : "Ramesh", "given" : "A.", "non-dropping-particle" : "", "parse-names" : false, "suffix" : "" }, { "dropping-particle" : "", "family" : "Arshinder", "given" : "Kaur", "non-dropping-particle" : "", "parse-names" : false, "suffix" : "" } ], "container-title" : "International Journal of Disaster Risk Reduction", "id" : "ITEM-1", "issued" : { "date-parts" : [ [ "2015" ] ] }, "page" : "128-138", "publisher" : "Elsevier", "title" : "Identification and prioritization of coordination barriers in humanitarian supply chain management", "type" : "article-journal", "volume" : "13" }, "suppress-author" : 1, "uris" : [ "http://www.mendeley.com/documents/?uuid=44da785f-fbba-4d07-8ea7-74ef9efaaa43" ] } ], "mendeley" : { "formattedCitation" : "(2015)", "plainTextFormattedCitation" : "(2015)", "previouslyFormattedCitation" : "(2015)" }, "properties" : { "noteIndex" : 0 }, "schema" : "https://github.com/citation-style-language/schema/raw/master/csl-citation.json" }</w:instrText>
      </w:r>
      <w:r>
        <w:rPr>
          <w:rFonts w:ascii="Times New Roman" w:hAnsi="Times New Roman" w:cs="Times New Roman"/>
          <w:sz w:val="24"/>
          <w:szCs w:val="24"/>
        </w:rPr>
        <w:fldChar w:fldCharType="separate"/>
      </w:r>
      <w:r w:rsidRPr="002F6C0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w:t>
      </w:r>
      <w:r w:rsidR="00EC62E1">
        <w:rPr>
          <w:rFonts w:ascii="Times New Roman" w:hAnsi="Times New Roman" w:cs="Times New Roman"/>
          <w:sz w:val="24"/>
          <w:szCs w:val="24"/>
        </w:rPr>
        <w:t xml:space="preserve">the </w:t>
      </w:r>
      <w:r>
        <w:rPr>
          <w:rFonts w:ascii="Times New Roman" w:hAnsi="Times New Roman" w:cs="Times New Roman"/>
          <w:sz w:val="24"/>
          <w:szCs w:val="24"/>
        </w:rPr>
        <w:t>effective management of HSCs is most affected by the significant barriers to IT adoption</w:t>
      </w:r>
      <w:r w:rsidR="0041757A">
        <w:rPr>
          <w:rFonts w:ascii="Times New Roman" w:hAnsi="Times New Roman" w:cs="Times New Roman"/>
          <w:sz w:val="24"/>
          <w:szCs w:val="24"/>
        </w:rPr>
        <w:t>; t</w:t>
      </w:r>
      <w:r>
        <w:rPr>
          <w:rFonts w:ascii="Times New Roman" w:hAnsi="Times New Roman" w:cs="Times New Roman"/>
          <w:sz w:val="24"/>
          <w:szCs w:val="24"/>
        </w:rPr>
        <w:t xml:space="preserve">his is perhaps why the use of IT is still not prevalent within HS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jor.2014.11.030", "author" : [ { "dropping-particle" : "", "family" : "\u00d6zdamar", "given" : "Linet", "non-dropping-particle" : "", "parse-names" : false, "suffix" : "" }, { "dropping-particle" : "", "family" : "Ertem", "given" : "Mustafa Alp", "non-dropping-particle" : "", "parse-names" : false, "suffix" : "" } ], "container-title" : "European Journal of Operational Research", "id" : "ITEM-1", "issued" : { "date-parts" : [ [ "2015" ] ] }, "page" : "55-65", "title" : "Models , solutions and enabling technologies in humanitarian logistics", "type" : "article-journal", "volume" : "244" }, "uris" : [ "http://www.mendeley.com/documents/?uuid=305db01a-6268-4c4f-89a9-9f2d2c712670" ] } ], "mendeley" : { "formattedCitation" : "(\u00d6zdamar and Ertem, 2015)", "plainTextFormattedCitation" : "(\u00d6zdamar and Ertem, 2015)", "previouslyFormattedCitation" : "(\u00d6zdamar and Ertem, 2015)" }, "properties" : { "noteIndex" : 0 }, "schema" : "https://github.com/citation-style-language/schema/raw/master/csl-citation.json" }</w:instrText>
      </w:r>
      <w:r>
        <w:rPr>
          <w:rFonts w:ascii="Times New Roman" w:hAnsi="Times New Roman" w:cs="Times New Roman"/>
          <w:sz w:val="24"/>
          <w:szCs w:val="24"/>
        </w:rPr>
        <w:fldChar w:fldCharType="separate"/>
      </w:r>
      <w:r w:rsidRPr="002F6C01">
        <w:rPr>
          <w:rFonts w:ascii="Times New Roman" w:hAnsi="Times New Roman" w:cs="Times New Roman"/>
          <w:noProof/>
          <w:sz w:val="24"/>
          <w:szCs w:val="24"/>
        </w:rPr>
        <w:t>(Özdamar and Ertem, 2015)</w:t>
      </w:r>
      <w:r>
        <w:rPr>
          <w:rFonts w:ascii="Times New Roman" w:hAnsi="Times New Roman" w:cs="Times New Roman"/>
          <w:sz w:val="24"/>
          <w:szCs w:val="24"/>
        </w:rPr>
        <w:fldChar w:fldCharType="end"/>
      </w:r>
      <w:r>
        <w:rPr>
          <w:rFonts w:ascii="Times New Roman" w:hAnsi="Times New Roman" w:cs="Times New Roman"/>
          <w:sz w:val="24"/>
          <w:szCs w:val="24"/>
        </w:rPr>
        <w:t>.</w:t>
      </w:r>
    </w:p>
    <w:p w14:paraId="1A6E2BE6" w14:textId="77777777"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Incompatibility of technologies across the HSC is one such iss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id" : "ITEM-2", "itemData" : { "DOI" : "10.1108/09727981211271968", "ISBN" : "0972-7981", "ISSN" : "0972-7981", "abstract" : "Purpose \u2013 Humanitarian Supply chain Management (HSCM) is concerned with managing the efficient flow of aid materials, information and services to reduce the impact of disaster on human lives. Post 2004 Indian Ocean tsunami, the relief activities in India were not planned and executed properly. The purpose of this paper is to analyse the present situation existing to tackle a disaster, identify the gaps and suggest few mechanisms to overcome the gaps. Design/methodology/approach \u2013 A situation-actor-process (SAP) learning-action performance (LAP) model has been applied to analyze the HSCM activities in India. The \u201csituation\u201d represents the present scenario of the organization. Actors are the participants, influencing the situation to evolve different business processes. Based on SAP, various \u201clearning\u201d issues have been analyzed which lead to suitable \u201caction\u201d to be followed by impact of SAP on the \u201cperformance\u201d of the supply chain of the organization. Findings \u2013 Various issues that need attention are identification of the supply sources, co-ordination among the actors, importance of a central authority, role of experienced SCM professionals, scarcity and abundance of the resources may be seen together, supply chain understanding in the disaster management and necessity of a financial supply chain. Research limitations/implications \u2013 The general model of SAP-LAP is used to explain various issues of HSCM in a managerial context. Practical implications \u2013 The SAP-LAP model presents the situation of HSCM in India to actors who may initiate the relief operations. It also helps in identifying issues in the current method of operation. The synthesis of SAP leads to LAP, which helps in suggesting the improvement actions or the learning from the present situation, actors and processes. Originality/value \u2013 The paper presents a novel approach to analyze qualitative issues of HSCM in a single model comprising various perspectives on activities undertaken during the relief operations, both prior to disaster and post disaster.", "author" : [ { "dropping-particle" : "", "family" : "John", "given" : "Lijo", "non-dropping-particle" : "", "parse-names" : false, "suffix" : "" }, { "dropping-particle" : "", "family" : "Ramesh", "given" : "A", "non-dropping-particle" : "", "parse-names" : false, "suffix" : "" } ], "container-title" : "Journal of Advances in Management Research", "id" : "ITEM-2", "issue" : "2", "issued" : { "date-parts" : [ [ "2012" ] ] }, "page" : "217-235", "title" : "Humanitarian supply chain management in India: a SAP-LAP framework", "type" : "article-journal", "volume" : "9" }, "uris" : [ "http://www.mendeley.com/documents/?uuid=8f12a4f6-e081-4e7e-b5de-fb3de79d75d7" ] } ], "mendeley" : { "formattedCitation" : "(Jaeger et al., 2007; John and Ramesh, 2012)", "plainTextFormattedCitation" : "(Jaeger et al., 2007; John and Ramesh, 2012)", "previouslyFormattedCitation" : "(Jaeger et al., 2007; John and Ramesh, 2012)" }, "properties" : { "noteIndex" : 0 }, "schema" : "https://github.com/citation-style-language/schema/raw/master/csl-citation.json" }</w:instrText>
      </w:r>
      <w:r>
        <w:rPr>
          <w:rFonts w:ascii="Times New Roman" w:hAnsi="Times New Roman" w:cs="Times New Roman"/>
          <w:sz w:val="24"/>
          <w:szCs w:val="24"/>
        </w:rPr>
        <w:fldChar w:fldCharType="separate"/>
      </w:r>
      <w:r w:rsidRPr="00926B0D">
        <w:rPr>
          <w:rFonts w:ascii="Times New Roman" w:hAnsi="Times New Roman" w:cs="Times New Roman"/>
          <w:noProof/>
          <w:sz w:val="24"/>
          <w:szCs w:val="24"/>
        </w:rPr>
        <w:t>(Jaeger et al., 2007; John and Ramesh, 2012)</w:t>
      </w:r>
      <w:r>
        <w:rPr>
          <w:rFonts w:ascii="Times New Roman" w:hAnsi="Times New Roman" w:cs="Times New Roman"/>
          <w:sz w:val="24"/>
          <w:szCs w:val="24"/>
        </w:rPr>
        <w:fldChar w:fldCharType="end"/>
      </w:r>
      <w:r>
        <w:rPr>
          <w:rFonts w:ascii="Times New Roman" w:hAnsi="Times New Roman" w:cs="Times New Roman"/>
          <w:sz w:val="24"/>
          <w:szCs w:val="24"/>
        </w:rPr>
        <w:t xml:space="preserve"> with each party in the SC using their own software dictated to them by their headquarters. For those in the field, having a multitude of systems is important (particularly for communication) as this increases their resilience and capacity by reducing their reliance on one particular system. However, having too many systems available has the potential to lead to compatibility issues as well as “black holes” in coverage whereby some areas are well served but others are no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0910985811", "ISBN" : "0960003071073", "ISSN" : "0960-0035", "abstract" : "Purpose \u2013 Critical success factors (CSFs) have been widely used in the context of commercial supply chains. However, in the context of humanitarian aid (HA) this is a poorly addressed area and this paper therefore aims to set out the key areas for research. Design/methodology/approach \u2013 This paper is based on a conceptual discussion of CSFs as applied to the HA sector. A detailed literature review is undertaken to identify CSFs in a commercial context and to consider their applicability to the HA sector. Findings \u2013 CSFs have not previously been identified for the HA sector, an issue addressed in this paper. Research limitations/implications \u2013 The main constraint on this paper is that CSFs have not been previously considered in the literature as applied to HA. The relevance of CSFs will therefore need to be tested in the HA environment and qualitative research is needed to inform further work. Practical implications \u2013 This paper informs the HA community of key areas of activity which have not been fully addressed and offers. Originality/value \u2013 This paper contributes to the understanding of supply chain management in an HA context.", "author" : [ { "dropping-particle" : "", "family" : "Pettit", "given" : "Stephen", "non-dropping-particle" : "", "parse-names" : false, "suffix" : "" }, { "dropping-particle" : "", "family" : "Beresford", "given" : "Anthony", "non-dropping-particle" : "", "parse-names" : false, "suffix" : "" } ], "container-title" : "International Journal of Physical Distribution &amp; Logistics Management", "id" : "ITEM-1", "issue" : "6", "issued" : { "date-parts" : [ [ "2009" ] ] }, "page" : "450-468", "title" : "Critical success factors in the context of humanitarian aid supply chains", "type" : "article-journal", "volume" : "39" }, "uris" : [ "http://www.mendeley.com/documents/?uuid=6ceeb0a2-2ff3-4cd4-bef0-cf6a76709f40" ] } ], "mendeley" : { "formattedCitation" : "(Pettit and Beresford, 2009)", "plainTextFormattedCitation" : "(Pettit and Beresford, 2009)", "previouslyFormattedCitation" : "(Pettit and Beresford, 2009)" }, "properties" : { "noteIndex" : 0 }, "schema" : "https://github.com/citation-style-language/schema/raw/master/csl-citation.json" }</w:instrText>
      </w:r>
      <w:r>
        <w:rPr>
          <w:rFonts w:ascii="Times New Roman" w:hAnsi="Times New Roman" w:cs="Times New Roman"/>
          <w:sz w:val="24"/>
          <w:szCs w:val="24"/>
        </w:rPr>
        <w:fldChar w:fldCharType="separate"/>
      </w:r>
      <w:r w:rsidRPr="00977AEC">
        <w:rPr>
          <w:rFonts w:ascii="Times New Roman" w:hAnsi="Times New Roman" w:cs="Times New Roman"/>
          <w:noProof/>
          <w:sz w:val="24"/>
          <w:szCs w:val="24"/>
        </w:rPr>
        <w:t>(Pettit and Beresford, 2009)</w:t>
      </w:r>
      <w:r>
        <w:rPr>
          <w:rFonts w:ascii="Times New Roman" w:hAnsi="Times New Roman" w:cs="Times New Roman"/>
          <w:sz w:val="24"/>
          <w:szCs w:val="24"/>
        </w:rPr>
        <w:fldChar w:fldCharType="end"/>
      </w:r>
      <w:r>
        <w:rPr>
          <w:rFonts w:ascii="Times New Roman" w:hAnsi="Times New Roman" w:cs="Times New Roman"/>
          <w:sz w:val="24"/>
          <w:szCs w:val="24"/>
        </w:rPr>
        <w:t>.</w:t>
      </w:r>
    </w:p>
    <w:p w14:paraId="0F96DABE" w14:textId="5A24CD96" w:rsidR="00340A6F" w:rsidRDefault="00340A6F" w:rsidP="00340A6F">
      <w:pPr>
        <w:jc w:val="both"/>
        <w:rPr>
          <w:rFonts w:ascii="Times New Roman" w:hAnsi="Times New Roman" w:cs="Times New Roman"/>
          <w:sz w:val="24"/>
          <w:szCs w:val="24"/>
        </w:rPr>
      </w:pPr>
      <w:r>
        <w:rPr>
          <w:rFonts w:ascii="Times New Roman" w:hAnsi="Times New Roman" w:cs="Times New Roman"/>
          <w:sz w:val="24"/>
          <w:szCs w:val="24"/>
        </w:rPr>
        <w:tab/>
        <w:t xml:space="preserve">Familiarity with the system can also be an issue; communication problems can easily occur if users are not sufficiently experienced in using the systems, and people are reluctant to spend time learning a new piece of software rather than conducting their work activities, especially in the time-sensitive environment HSCs operate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15293181", "ISSN" : "15293181", "PMID" : "91831813", "abstract" : "Increasing uncertainty in the business world requires organizations to establish temporary, IT-enabled interorganizational information exchanges on short notice. Information sharing among disaster relief organizations represents an extreme case of these ad hoc interorganizational information exchanges, and therefore provides a good reference point for analyzing firms' strategic competitive and cooperative considerations (co-opetition). While ad hoc IT-enabled interorganizational information sharing is particularly crucial in facilitating efficient disaster response, little research has outlined the main barriers and benefits of participation in these ad hoc information relationships, with the existing literature often overlooking the competitive aspects. We demonstrate that the ad hoc humanitarian context of natural disasters provides additional insights to existing understandings of information sharing costs and benefits under co-opetition. An elaborated game-theoretic model is developed that provides a theoretical foundation for empirical and modeling research on IT-enabled interorganizational information sharing, under co-opetition in disaster relief, as well as in other business contexts.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kolbinger", "given" : "Tina", "non-dropping-particle" : "", "parse-names" : false, "suffix" : "" }, { "dropping-particle" : "", "family" : "Fabian", "given" : "Frances", "non-dropping-particle" : "", "parse-names" : false, "suffix" : "" }, { "dropping-particle" : "", "family" : "Kettinger", "given" : "William", "non-dropping-particle" : "", "parse-names" : false, "suffix" : "" } ], "container-title" : "Communications of the Association for Information Systems", "id" : "ITEM-1", "issue" : "October 2013", "issued" : { "date-parts" : [ [ "2013" ] ] }, "page" : "67-80", "title" : "IT-enabled Interorganizational Information Sharing Under Co-opetition in Disasters: A Game-Theoretic Framework", "type" : "article-journal", "volume" : "33" }, "uris" : [ "http://www.mendeley.com/documents/?uuid=ac5910b0-6283-4a9c-ad93-ff279a68b243" ] } ], "mendeley" : { "formattedCitation" : "(Wakolbinger et al., 2013)", "plainTextFormattedCitation" : "(Wakolbinger et al., 2013)", "previouslyFormattedCitation" : "(Wakolbinger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9F7486">
        <w:rPr>
          <w:rFonts w:ascii="Times New Roman" w:hAnsi="Times New Roman" w:cs="Times New Roman"/>
          <w:noProof/>
          <w:sz w:val="24"/>
          <w:szCs w:val="24"/>
        </w:rPr>
        <w:t>(Wakolbinger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Given the stressful </w:t>
      </w:r>
      <w:r w:rsidR="00E424E0">
        <w:rPr>
          <w:rFonts w:ascii="Times New Roman" w:hAnsi="Times New Roman" w:cs="Times New Roman"/>
          <w:sz w:val="24"/>
          <w:szCs w:val="24"/>
        </w:rPr>
        <w:t>conditions</w:t>
      </w:r>
      <w:r>
        <w:rPr>
          <w:rFonts w:ascii="Times New Roman" w:hAnsi="Times New Roman" w:cs="Times New Roman"/>
          <w:sz w:val="24"/>
          <w:szCs w:val="24"/>
        </w:rPr>
        <w:t xml:space="preserve"> </w:t>
      </w:r>
      <w:r w:rsidR="0036588C">
        <w:rPr>
          <w:rFonts w:ascii="Times New Roman" w:hAnsi="Times New Roman" w:cs="Times New Roman"/>
          <w:sz w:val="24"/>
          <w:szCs w:val="24"/>
        </w:rPr>
        <w:t xml:space="preserve">encountered by those working in </w:t>
      </w:r>
      <w:r>
        <w:rPr>
          <w:rFonts w:ascii="Times New Roman" w:hAnsi="Times New Roman" w:cs="Times New Roman"/>
          <w:sz w:val="24"/>
          <w:szCs w:val="24"/>
        </w:rPr>
        <w:t xml:space="preserve">HSCs, familiarity is a must if users are going to use the technology effectively and effici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9F7486">
        <w:rPr>
          <w:rFonts w:ascii="Times New Roman" w:hAnsi="Times New Roman" w:cs="Times New Roman"/>
          <w:noProof/>
          <w:sz w:val="24"/>
          <w:szCs w:val="24"/>
        </w:rPr>
        <w:t>(Jaeger et al., 2007)</w:t>
      </w:r>
      <w:r>
        <w:rPr>
          <w:rFonts w:ascii="Times New Roman" w:hAnsi="Times New Roman" w:cs="Times New Roman"/>
          <w:sz w:val="24"/>
          <w:szCs w:val="24"/>
        </w:rPr>
        <w:fldChar w:fldCharType="end"/>
      </w:r>
      <w:r w:rsidR="005262BF">
        <w:rPr>
          <w:rFonts w:ascii="Times New Roman" w:hAnsi="Times New Roman" w:cs="Times New Roman"/>
          <w:sz w:val="24"/>
          <w:szCs w:val="24"/>
        </w:rPr>
        <w:t xml:space="preserve">, especially as </w:t>
      </w:r>
      <w:r>
        <w:rPr>
          <w:rFonts w:ascii="Times New Roman" w:hAnsi="Times New Roman" w:cs="Times New Roman"/>
          <w:sz w:val="24"/>
          <w:szCs w:val="24"/>
        </w:rPr>
        <w:t xml:space="preserve">electronic communications (e-mail, text messages etc.) are misinterpreted as much as 50% of the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15293181", "ISSN" : "15293181", "PMID" : "91831813", "abstract" : "Increasing uncertainty in the business world requires organizations to establish temporary, IT-enabled interorganizational information exchanges on short notice. Information sharing among disaster relief organizations represents an extreme case of these ad hoc interorganizational information exchanges, and therefore provides a good reference point for analyzing firms' strategic competitive and cooperative considerations (co-opetition). While ad hoc IT-enabled interorganizational information sharing is particularly crucial in facilitating efficient disaster response, little research has outlined the main barriers and benefits of participation in these ad hoc information relationships, with the existing literature often overlooking the competitive aspects. We demonstrate that the ad hoc humanitarian context of natural disasters provides additional insights to existing understandings of information sharing costs and benefits under co-opetition. An elaborated game-theoretic model is developed that provides a theoretical foundation for empirical and modeling research on IT-enabled interorganizational information sharing, under co-opetition in disaster relief, as well as in other business contexts.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kolbinger", "given" : "Tina", "non-dropping-particle" : "", "parse-names" : false, "suffix" : "" }, { "dropping-particle" : "", "family" : "Fabian", "given" : "Frances", "non-dropping-particle" : "", "parse-names" : false, "suffix" : "" }, { "dropping-particle" : "", "family" : "Kettinger", "given" : "William", "non-dropping-particle" : "", "parse-names" : false, "suffix" : "" } ], "container-title" : "Communications of the Association for Information Systems", "id" : "ITEM-1", "issue" : "October 2013", "issued" : { "date-parts" : [ [ "2013" ] ] }, "page" : "67-80", "title" : "IT-enabled Interorganizational Information Sharing Under Co-opetition in Disasters: A Game-Theoretic Framework", "type" : "article-journal", "volume" : "33" }, "uris" : [ "http://www.mendeley.com/documents/?uuid=ac5910b0-6283-4a9c-ad93-ff279a68b243" ] } ], "mendeley" : { "formattedCitation" : "(Wakolbinger et al., 2013)", "plainTextFormattedCitation" : "(Wakolbinger et al., 2013)", "previouslyFormattedCitation" : "(Wakolbinger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9F7486">
        <w:rPr>
          <w:rFonts w:ascii="Times New Roman" w:hAnsi="Times New Roman" w:cs="Times New Roman"/>
          <w:noProof/>
          <w:sz w:val="24"/>
          <w:szCs w:val="24"/>
        </w:rPr>
        <w:t>(Wakolbinger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Given what is at stake during these relief operations, these types of mistakes need to be minimised, and most staff will therefore require training on new systems in order to use them effective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20426741211260732", "ISBN" : "10.1108/20426741211260732", "ISSN" : "2042-6747", "abstract" : "The purpose of the paper is to improve the understanding of the role of humanitarian cluster leads through applying lessons from the fourth-party logistics (4PL) literature.", "author" : [ { "dropping-particle" : "", "family" : "Jensen", "given" : "Leif-Magnus", "non-dropping-particle" : "", "parse-names" : false, "suffix" : "" } ], "container-title" : "Journal of Humanitarian Logistics and Supply Chain Management", "id" : "ITEM-1", "issued" : { "date-parts" : [ [ "2012" ] ] }, "page" : "148-160", "title" : "Humanitarian cluster leads: lessons from 4PLs", "type" : "article-journal", "volume" : "2" }, "uris" : [ "http://www.mendeley.com/documents/?uuid=d0b7545c-f8bb-4a4f-90f2-c5ebd1ee2366" ] } ], "mendeley" : { "formattedCitation" : "(Jensen, 2012)", "plainTextFormattedCitation" : "(Jensen, 2012)", "previouslyFormattedCitation" : "(Jensen, 2012)" }, "properties" : { "noteIndex" : 0 }, "schema" : "https://github.com/citation-style-language/schema/raw/master/csl-citation.json" }</w:instrText>
      </w:r>
      <w:r>
        <w:rPr>
          <w:rFonts w:ascii="Times New Roman" w:hAnsi="Times New Roman" w:cs="Times New Roman"/>
          <w:sz w:val="24"/>
          <w:szCs w:val="24"/>
        </w:rPr>
        <w:fldChar w:fldCharType="separate"/>
      </w:r>
      <w:r w:rsidRPr="00DD6FB3">
        <w:rPr>
          <w:rFonts w:ascii="Times New Roman" w:hAnsi="Times New Roman" w:cs="Times New Roman"/>
          <w:noProof/>
          <w:sz w:val="24"/>
          <w:szCs w:val="24"/>
        </w:rPr>
        <w:t>(Jensen, 2012)</w:t>
      </w:r>
      <w:r>
        <w:rPr>
          <w:rFonts w:ascii="Times New Roman" w:hAnsi="Times New Roman" w:cs="Times New Roman"/>
          <w:sz w:val="24"/>
          <w:szCs w:val="24"/>
        </w:rPr>
        <w:fldChar w:fldCharType="end"/>
      </w:r>
      <w:r>
        <w:rPr>
          <w:rFonts w:ascii="Times New Roman" w:hAnsi="Times New Roman" w:cs="Times New Roman"/>
          <w:sz w:val="24"/>
          <w:szCs w:val="24"/>
        </w:rPr>
        <w:t>.</w:t>
      </w:r>
    </w:p>
    <w:p w14:paraId="295269BD" w14:textId="0C67DA2C"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biggest barriers to IT adoption in HSCs is the lack of sufficient funds to invest in new technologies owing to the ways in which NGOs are fund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13598540910942019", "ISBN" : "1359-8546", "ISSN" : "1359-8546", "abstract" : "Purpose \u2013 This study seeks to provide insights into corporate achievements in supply chain management (SCM) and logistics management and to detail how they might help disaster agencies. The authors aim to highlight and identify current practices, particularities, and challenges in disaster relief supply chains. Design/methodology/approach \u2013 Both SCM and logistics management literature and examples drawn from real-life cases inform the development of the theoretical model. Findings \u2013 The theoretical, dual-cycle model that focuses on the key missions of disaster relief agencies: first, prevention and planning and, second, response and recovery. Three major contributions are offered: a concise representation of current practices and particularities of disaster relief supply chains compared with commercial SCM; challenges and barriers to the development of more efficient SCM practices, classified into learning, strategising, and coordinating and measurement issues; and a simple, functional model for understanding how collaborations between corporations and disaster relief agencies might help relief agencies meet SCM challenges. Research limitations/implications \u2013 The study does not address culture-clash related considerations. Rather than representing the entire scope of real-life situations and practices, the analysis relies on key assumptions to help conceptualise collaborative paths. Practical implications \u2013 The study provides specific insights into how corporations might help improve the SCM practices by disaster relief agencies that continue to function without SCM professional expertise, tools, or staff. Originality/value \u2013 The paper shows that sharing supply chain and logistics expertise, technology, and infrastructure with relief agencies could be a way for corporations to demonstrate their good corporate citizenship. Collaborations between corporations and disaster agencies offer significant potential benefits.", "author" : [ { "dropping-particle" : "", "family" : "Maon", "given" : "Fran\u00e7ois", "non-dropping-particle" : "", "parse-names" : false, "suffix" : "" }, { "dropping-particle" : "", "family" : "Lindgreen", "given" : "Adam", "non-dropping-particle" : "", "parse-names" : false, "suffix" : "" }, { "dropping-particle" : "", "family" : "Vanhamme", "given" : "Jo\u00eblle", "non-dropping-particle" : "", "parse-names" : false, "suffix" : "" } ], "container-title" : "Supply Chain Management: An International Journal", "id" : "ITEM-1", "issue" : "2", "issued" : { "date-parts" : [ [ "2009" ] ] }, "page" : "149-164", "title" : "Developing supply chains in disaster relief operations through cross-sector socially oriented collaborations: a theoretical model", "type" : "article-journal", "volume" : "14" }, "uris" : [ "http://www.mendeley.com/documents/?uuid=28298c88-3a2e-4762-8b37-2b60d37e106d" ] }, { "id" : "ITEM-2", "itemData" : { "DOI" : "10.1111/poms.12107", "ISBN" : "4048942301", "ISSN" : "19375956", "abstract" : "Humanitarian supply chains involve many different entities, such as government, military, private, and non-governmental organizations and individuals. Well-coordinated interactions between entities can lead to synergies and improved humanitarian outcomes. Information technology (IT) tools can help facilitate collaboration, but cost and other barriers have limited their use. We document the use of an IT tool to improve last-mile supply distribution and data management in one of many camps for internally displaced persons after the January 2010 earthquake in Haiti, and we describe other current uses of technology in camp management. Motivated by these examples and the interest among humanitarian organizations in expanding the use of such tools to facilitate coordination, we introduce a cooperative game theory model and explore insights about the conditions under which multi-agency coordination is feasible and desirable. We also outline an agenda for future research in the area of technology-enabled collaboration in the humanitarian sector.", "author" : [ { "dropping-particle" : "", "family" : "Ergun", "given" : "Ozlem", "non-dropping-particle" : "", "parse-names" : false, "suffix" : "" }, { "dropping-particle" : "", "family" : "Gui", "given" : "Luyi", "non-dropping-particle" : "", "parse-names" : false, "suffix" : "" }, { "dropping-particle" : "", "family" : "Heier Stamm", "given" : "Jessica L.", "non-dropping-particle" : "", "parse-names" : false, "suffix" : "" }, { "dropping-particle" : "", "family" : "Keskinocak", "given" : "Pinar", "non-dropping-particle" : "", "parse-names" : false, "suffix" : "" }, { "dropping-particle" : "", "family" : "Swann", "given" : "Julie", "non-dropping-particle" : "", "parse-names" : false, "suffix" : "" } ], "container-title" : "Production and Operations Management", "id" : "ITEM-2", "issue" : "6", "issued" : { "date-parts" : [ [ "2014" ] ] }, "page" : "1002-1014", "title" : "Improving Humanitarian Operations through Technology-Enabled Collaboration", "type" : "article-journal", "volume" : "23" }, "uris" : [ "http://www.mendeley.com/documents/?uuid=4fe585d5-9b0c-4dfe-bb5a-b7df8536a1d6" ] } ], "mendeley" : { "formattedCitation" : "(Ergun et al., 2014; Maon et al., 2009)", "plainTextFormattedCitation" : "(Ergun et al., 2014; Maon et al., 2009)", "previouslyFormattedCitation" : "(Ergun et al., 2014; Maon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E30CBD">
        <w:rPr>
          <w:rFonts w:ascii="Times New Roman" w:hAnsi="Times New Roman" w:cs="Times New Roman"/>
          <w:noProof/>
          <w:sz w:val="24"/>
          <w:szCs w:val="24"/>
        </w:rPr>
        <w:t>(Ergun et al., 2014; Maon et al., 2009)</w:t>
      </w:r>
      <w:r>
        <w:rPr>
          <w:rFonts w:ascii="Times New Roman" w:hAnsi="Times New Roman" w:cs="Times New Roman"/>
          <w:sz w:val="24"/>
          <w:szCs w:val="24"/>
        </w:rPr>
        <w:fldChar w:fldCharType="end"/>
      </w:r>
      <w:r w:rsidRPr="00DA3511">
        <w:rPr>
          <w:rFonts w:ascii="Times New Roman" w:hAnsi="Times New Roman" w:cs="Times New Roman"/>
          <w:sz w:val="24"/>
          <w:szCs w:val="24"/>
        </w:rPr>
        <w:t>.</w:t>
      </w:r>
      <w:r>
        <w:rPr>
          <w:rFonts w:ascii="Times New Roman" w:hAnsi="Times New Roman" w:cs="Times New Roman"/>
          <w:sz w:val="24"/>
          <w:szCs w:val="24"/>
        </w:rPr>
        <w:t xml:space="preserve"> While IT systems can reduce the uncertainty associated with complex environments, they only increase costs if used for more simple activities in a more discernable environ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53560710729811", "ISBN" : "0965-3562", "ISSN" : "0965-3562", "abstract" : "Purpose \u2013 This paper seeks to contribute to a more effective co-ordination of humanitarian operations by military and civilian organizations involved in a peace support mission in response to a complex emergency. Design/methodology/approach \u2013 The information processing view, in particular Galbraith's typology of generic mechanisms for achieving co-ordination, is taken as the theoretical framework. This framework is subsequently applied to the co-ordination of humanitarian operations by military and civilian organizations. Empirical data are derived from a set of expert interviews with both military and civilian respondents in The Netherlands and a four week visit to Kabul and Baghlan, a province in northern Afghanistan. During this visit 40 military respondents have been interviewed and over 60 meetings have been held with local authorities, humanitarian organizations, small entrepreneurs, refugees and local villagers. Finally, conclusions are drawn and recommendations are provided with regard to a more effective co-ordination of humanitarian operations in a peace support mission. Findings \u2013 The article's main finding is that \u201cself-contained tasks\u201d in combination with lateral relations are the dominant co-ordination mechanisms. \u201cSlack resources\u201d, though observed in practice, is not considered a viable co-ordination mechanism since this implies an excess, and thus waste, of scarce resources. \u201cInformation systems\u201d are, unfortunately, not well-developed leading to mismatches between policy and practice. Keeping \u201cself-contained tasks\u201d as the major co-ordination mechanism, the main recommendation is to develop and implement innovative \u201cinformation systems\u201d, that can also be used to support \u201clateral relations\u201d, in particular those between military and civil actors. Originality/value \u2013 The paper applies the information processing perspective to a unique and important subject, namely co-ordination between military and humanitarian organizations in peace support missions.", "author" : [ { "dropping-particle" : "", "family" : "Rietjens", "given" : "Sebastiaan", "non-dropping-particle" : "", "parse-names" : false, "suffix" : "" }, { "dropping-particle" : "", "family" : "Voordijk", "given" : "Hans", "non-dropping-particle" : "", "parse-names" : false, "suffix" : "" }, { "dropping-particle" : "", "family" : "Boer", "given" : "Sirp", "non-dropping-particle" : "De", "parse-names" : false, "suffix" : "" } ], "container-title" : "Disaster Prevention and Management", "id" : "ITEM-1", "issue" : "1", "issued" : { "date-parts" : [ [ "2007" ] ] }, "page" : "56-69", "title" : "Co-ordinating humanitarian operations in peace support missions", "type" : "article-journal", "volume" : "16" }, "uris" : [ "http://www.mendeley.com/documents/?uuid=edc0d34f-68e0-4559-9fd7-668af75b312d" ] } ], "mendeley" : { "formattedCitation" : "(Rietjens et al., 2007)", "plainTextFormattedCitation" : "(Rietjens et al., 2007)", "previouslyFormattedCitation" : "(Rietjens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81C0F">
        <w:rPr>
          <w:rFonts w:ascii="Times New Roman" w:hAnsi="Times New Roman" w:cs="Times New Roman"/>
          <w:noProof/>
          <w:sz w:val="24"/>
          <w:szCs w:val="24"/>
        </w:rPr>
        <w:t>(Rietjens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Training staff in new IT systems is prohibitively expensive for NGOs, as are the implementation costs when attempting to install new systems in an area that has just recently been hit by a natural disaster and therefore cannot guarantee a sufficient electricity supply </w:t>
      </w:r>
      <w:r w:rsidRPr="00CA163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20426741111158430", "ISSN" : "2042-6747", "abstract" : "Purpose \u2013 The purpose of this paper is to identify the underlying issues of humanitarian disaster relief logistics in order to provide an understanding of the challenges facing humanitarian organisations in a wider context. Design/methodology/approach \u2013 The paper takes a qualitative approach, adopting a twodimensional multi-strategy research design, culminating in a model of theoretical understanding. Findings \u2013 The results suggest that operational issues encountered in humanitarian logistics are symptomatic of wider issues affecting humanitarian organisations. In understanding this, challenges were identified that, if overcome, could make for more effective relief missions. Research limitations/implications \u2013 In terms of implications, this paper provides an opportunity for further research, including the testing of the suggested model against an extended sample size which could include senior managers of humanitarian organisations (involved in strategising), and United Nations representative(s). Practical implications \u2013 The research raises an awareness of the characteristics of humanitarian organisations that may well be acting as barriers to greater effectiveness and efficiency. Originality/value \u2013 Rather than maintaining an operational focus throughout, the scope and nature of this study provide an insight into humanitarian organisations that allows for a deeper level of understanding to be gained in terms of their characteristics, which broadens the context against which the ensuing discussions/arguments can prevail. The resultant model provides a catalyst for further research and discussion.", "author" : [ { "dropping-particle" : "", "family" : "Sandwell", "given" : "Christopher", "non-dropping-particle" : "", "parse-names" : false, "suffix" : "" } ], "container-title" : "Journal of Humanitarian Logistics and Supply Chain Management", "id" : "ITEM-1", "issue" : "2", "issued" : { "date-parts" : [ [ "2011" ] ] }, "page" : "132-150", "title" : "A qualitative study exploring the challenges of humanitarian organizations", "type" : "article-journal", "volume" : "1" }, "uris" : [ "http://www.mendeley.com/documents/?uuid=1d4701dd-e72b-4dec-acd2-37dbba89f7fc" ] } ], "mendeley" : { "formattedCitation" : "(Sandwell, 2011)", "plainTextFormattedCitation" : "(Sandwell, 2011)", "previouslyFormattedCitation" : "(Sandwell, 2011)" }, "properties" : { "noteIndex" : 0 }, "schema" : "https://github.com/citation-style-language/schema/raw/master/csl-citation.json" }</w:instrText>
      </w:r>
      <w:r w:rsidRPr="00CA163B">
        <w:rPr>
          <w:rFonts w:ascii="Times New Roman" w:hAnsi="Times New Roman" w:cs="Times New Roman"/>
          <w:sz w:val="24"/>
          <w:szCs w:val="24"/>
        </w:rPr>
        <w:fldChar w:fldCharType="separate"/>
      </w:r>
      <w:r w:rsidRPr="00CD0D64">
        <w:rPr>
          <w:rFonts w:ascii="Times New Roman" w:hAnsi="Times New Roman" w:cs="Times New Roman"/>
          <w:noProof/>
          <w:sz w:val="24"/>
          <w:szCs w:val="24"/>
        </w:rPr>
        <w:t>(Sandwell, 2011)</w:t>
      </w:r>
      <w:r w:rsidRPr="00CA163B">
        <w:rPr>
          <w:rFonts w:ascii="Times New Roman" w:hAnsi="Times New Roman" w:cs="Times New Roman"/>
          <w:sz w:val="24"/>
          <w:szCs w:val="24"/>
        </w:rPr>
        <w:fldChar w:fldCharType="end"/>
      </w:r>
      <w:r w:rsidRPr="00CA163B">
        <w:rPr>
          <w:rFonts w:ascii="Times New Roman" w:hAnsi="Times New Roman" w:cs="Times New Roman"/>
          <w:sz w:val="24"/>
          <w:szCs w:val="24"/>
        </w:rPr>
        <w:t>.</w:t>
      </w:r>
      <w:r>
        <w:rPr>
          <w:rFonts w:ascii="Times New Roman" w:hAnsi="Times New Roman" w:cs="Times New Roman"/>
          <w:sz w:val="24"/>
          <w:szCs w:val="24"/>
        </w:rPr>
        <w:t xml:space="preserve"> The lack of electricity </w:t>
      </w:r>
      <w:r w:rsidR="00B21521">
        <w:rPr>
          <w:rFonts w:ascii="Times New Roman" w:hAnsi="Times New Roman" w:cs="Times New Roman"/>
          <w:sz w:val="24"/>
          <w:szCs w:val="24"/>
        </w:rPr>
        <w:t>and subsequent Internet</w:t>
      </w:r>
      <w:r w:rsidR="00407C37">
        <w:rPr>
          <w:rFonts w:ascii="Times New Roman" w:hAnsi="Times New Roman" w:cs="Times New Roman"/>
          <w:sz w:val="24"/>
          <w:szCs w:val="24"/>
        </w:rPr>
        <w:t xml:space="preserve"> </w:t>
      </w:r>
      <w:r w:rsidR="00B21521">
        <w:rPr>
          <w:rFonts w:ascii="Times New Roman" w:hAnsi="Times New Roman" w:cs="Times New Roman"/>
          <w:sz w:val="24"/>
          <w:szCs w:val="24"/>
        </w:rPr>
        <w:t xml:space="preserve">access in the affected area </w:t>
      </w:r>
      <w:r w:rsidR="004E0066">
        <w:rPr>
          <w:rFonts w:ascii="Times New Roman" w:hAnsi="Times New Roman" w:cs="Times New Roman"/>
          <w:sz w:val="24"/>
          <w:szCs w:val="24"/>
        </w:rPr>
        <w:t>during</w:t>
      </w:r>
      <w:r w:rsidR="00B21521">
        <w:rPr>
          <w:rFonts w:ascii="Times New Roman" w:hAnsi="Times New Roman" w:cs="Times New Roman"/>
          <w:sz w:val="24"/>
          <w:szCs w:val="24"/>
        </w:rPr>
        <w:t xml:space="preserve"> the </w:t>
      </w:r>
      <w:r w:rsidR="00D22B99">
        <w:rPr>
          <w:rFonts w:ascii="Times New Roman" w:hAnsi="Times New Roman" w:cs="Times New Roman"/>
          <w:sz w:val="24"/>
          <w:szCs w:val="24"/>
        </w:rPr>
        <w:t xml:space="preserve">immediate </w:t>
      </w:r>
      <w:r w:rsidR="00B21521">
        <w:rPr>
          <w:rFonts w:ascii="Times New Roman" w:hAnsi="Times New Roman" w:cs="Times New Roman"/>
          <w:sz w:val="24"/>
          <w:szCs w:val="24"/>
        </w:rPr>
        <w:t xml:space="preserve">aftermath of a disaster </w:t>
      </w:r>
      <w:r>
        <w:rPr>
          <w:rFonts w:ascii="Times New Roman" w:hAnsi="Times New Roman" w:cs="Times New Roman"/>
          <w:sz w:val="24"/>
          <w:szCs w:val="24"/>
        </w:rPr>
        <w:t xml:space="preserve">results in an overreliance on battery-operated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243CFE">
        <w:rPr>
          <w:rFonts w:ascii="Times New Roman" w:hAnsi="Times New Roman" w:cs="Times New Roman"/>
          <w:noProof/>
          <w:sz w:val="24"/>
          <w:szCs w:val="24"/>
        </w:rPr>
        <w:t>(Jaeger et al., 2007)</w:t>
      </w:r>
      <w:r>
        <w:rPr>
          <w:rFonts w:ascii="Times New Roman" w:hAnsi="Times New Roman" w:cs="Times New Roman"/>
          <w:sz w:val="24"/>
          <w:szCs w:val="24"/>
        </w:rPr>
        <w:fldChar w:fldCharType="end"/>
      </w:r>
      <w:r w:rsidR="006B4233">
        <w:rPr>
          <w:rFonts w:ascii="Times New Roman" w:hAnsi="Times New Roman" w:cs="Times New Roman"/>
          <w:sz w:val="24"/>
          <w:szCs w:val="24"/>
        </w:rPr>
        <w:t xml:space="preserve"> </w:t>
      </w:r>
      <w:r w:rsidR="00022F45">
        <w:rPr>
          <w:rFonts w:ascii="Times New Roman" w:hAnsi="Times New Roman" w:cs="Times New Roman"/>
          <w:sz w:val="24"/>
          <w:szCs w:val="24"/>
        </w:rPr>
        <w:t xml:space="preserve">which can be prohibitively </w:t>
      </w:r>
      <w:r>
        <w:rPr>
          <w:rFonts w:ascii="Times New Roman" w:hAnsi="Times New Roman" w:cs="Times New Roman"/>
          <w:sz w:val="24"/>
          <w:szCs w:val="24"/>
        </w:rPr>
        <w:t xml:space="preserve">expensive. </w:t>
      </w:r>
      <w:r w:rsidR="000E657E" w:rsidRPr="004F427F">
        <w:rPr>
          <w:rFonts w:ascii="Times New Roman" w:hAnsi="Times New Roman" w:cs="Times New Roman"/>
          <w:sz w:val="24"/>
          <w:szCs w:val="24"/>
        </w:rPr>
        <w:t xml:space="preserve">The </w:t>
      </w:r>
      <w:r w:rsidR="007E2A9A" w:rsidRPr="004F427F">
        <w:rPr>
          <w:rFonts w:ascii="Times New Roman" w:hAnsi="Times New Roman" w:cs="Times New Roman"/>
          <w:sz w:val="24"/>
          <w:szCs w:val="24"/>
        </w:rPr>
        <w:t>ensuing</w:t>
      </w:r>
      <w:r w:rsidR="000E657E" w:rsidRPr="004F427F">
        <w:rPr>
          <w:rFonts w:ascii="Times New Roman" w:hAnsi="Times New Roman" w:cs="Times New Roman"/>
          <w:sz w:val="24"/>
          <w:szCs w:val="24"/>
        </w:rPr>
        <w:t xml:space="preserve"> </w:t>
      </w:r>
      <w:r w:rsidRPr="004F427F">
        <w:rPr>
          <w:rFonts w:ascii="Times New Roman" w:hAnsi="Times New Roman" w:cs="Times New Roman"/>
          <w:sz w:val="24"/>
          <w:szCs w:val="24"/>
        </w:rPr>
        <w:t xml:space="preserve">bandwidth restrictions can also limit the amount of information exchanged </w:t>
      </w:r>
      <w:r w:rsidRPr="004F427F">
        <w:rPr>
          <w:rFonts w:ascii="Times New Roman" w:hAnsi="Times New Roman" w:cs="Times New Roman"/>
          <w:sz w:val="24"/>
          <w:szCs w:val="24"/>
        </w:rPr>
        <w:fldChar w:fldCharType="begin" w:fldLock="1"/>
      </w:r>
      <w:r w:rsidRPr="004F427F">
        <w:rPr>
          <w:rFonts w:ascii="Times New Roman" w:hAnsi="Times New Roman" w:cs="Times New Roman"/>
          <w:sz w:val="24"/>
          <w:szCs w:val="24"/>
        </w:rPr>
        <w:instrText>ADDIN CSL_CITATION { "citationItems" : [ { "id" : "ITEM-1", "itemData" : { "DOI" : "10.1016/j.telpol.2007.07.008", "ISBN" : "0308-5961", "ISSN" : "03085961", "abstract" : "This paper explores the concept of developing community response grids (CRGs) for community emergency response and the policy implications of such a system. CRGs make use of the Internet and mobile communication devices, allowing residents and responders to share information, communicate, and coordinate activities in response to a major disaster. This paper explores the viability of using mobile communication technologies and the Web, including e-government, to develop response systems that would aid communities before, during, and after a major disaster, providing channels for contacting residents and responders, uploading information, distributing information, coordinating the responses of social networks, and facilitating resident-to-resident assistance. Drawing upon research from computer science, information studies, public policy, emergency management, and several other disciplines, the paper elaborates on the concept of and need for CRGs, examines related current efforts that can inform the development of CRGs, discusses how research about community networks can be used to instill trust and social capital in CRGs, and examines the issues of public policy, telecommunications, and e-government related to such a system. ?? 2007 Elsevier Ltd. All rights reserved.", "author" : [ { "dropping-particle" : "", "family" : "Jaeger", "given" : "Paul", "non-dropping-particle" : "", "parse-names" : false, "suffix" : "" }, { "dropping-particle" : "", "family" : "Shneiderman", "given" : "Ben", "non-dropping-particle" : "", "parse-names" : false, "suffix" : "" }, { "dropping-particle" : "", "family" : "Fleischmann", "given" : "Kenneth", "non-dropping-particle" : "", "parse-names" : false, "suffix" : "" }, { "dropping-particle" : "", "family" : "Preece", "given" : "Jennifer", "non-dropping-particle" : "", "parse-names" : false, "suffix" : "" }, { "dropping-particle" : "", "family" : "Qu", "given" : "Yan", "non-dropping-particle" : "", "parse-names" : false, "suffix" : "" }, { "dropping-particle" : "", "family" : "Fei Wu", "given" : "Philip", "non-dropping-particle" : "", "parse-names" : false, "suffix" : "" } ], "container-title" : "Telecommunications Policy", "id" : "ITEM-1", "issue" : "10-11", "issued" : { "date-parts" : [ [ "2007" ] ] }, "page" : "592-604", "title" : "Community response grids: E-government, social networks, and effective emergency management", "type" : "article-journal", "volume" : "31" }, "uris" : [ "http://www.mendeley.com/documents/?uuid=f4f304ba-97d3-4f5e-a6ff-e76f1283df6d" ] } ], "mendeley" : { "formattedCitation" : "(Jaeger et al., 2007)", "plainTextFormattedCitation" : "(Jaeger et al., 2007)", "previouslyFormattedCitation" : "(Jaeger et al., 2007)" }, "properties" : { "noteIndex" : 0 }, "schema" : "https://github.com/citation-style-language/schema/raw/master/csl-citation.json" }</w:instrText>
      </w:r>
      <w:r w:rsidRPr="004F427F">
        <w:rPr>
          <w:rFonts w:ascii="Times New Roman" w:hAnsi="Times New Roman" w:cs="Times New Roman"/>
          <w:sz w:val="24"/>
          <w:szCs w:val="24"/>
        </w:rPr>
        <w:fldChar w:fldCharType="separate"/>
      </w:r>
      <w:r w:rsidRPr="004F427F">
        <w:rPr>
          <w:rFonts w:ascii="Times New Roman" w:hAnsi="Times New Roman" w:cs="Times New Roman"/>
          <w:noProof/>
          <w:sz w:val="24"/>
          <w:szCs w:val="24"/>
        </w:rPr>
        <w:t>(Jaeger et al., 2007)</w:t>
      </w:r>
      <w:r w:rsidRPr="004F427F">
        <w:rPr>
          <w:rFonts w:ascii="Times New Roman" w:hAnsi="Times New Roman" w:cs="Times New Roman"/>
          <w:sz w:val="24"/>
          <w:szCs w:val="24"/>
        </w:rPr>
        <w:fldChar w:fldCharType="end"/>
      </w:r>
      <w:r w:rsidRPr="004F427F">
        <w:rPr>
          <w:rFonts w:ascii="Times New Roman" w:hAnsi="Times New Roman" w:cs="Times New Roman"/>
          <w:sz w:val="24"/>
          <w:szCs w:val="24"/>
        </w:rPr>
        <w:t>, severely impacting the coordination effort.</w:t>
      </w:r>
    </w:p>
    <w:p w14:paraId="59AF52C6" w14:textId="79037424"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issue is the sheer </w:t>
      </w:r>
      <w:r w:rsidR="004D45EE">
        <w:rPr>
          <w:rFonts w:ascii="Times New Roman" w:hAnsi="Times New Roman" w:cs="Times New Roman"/>
          <w:sz w:val="24"/>
          <w:szCs w:val="24"/>
        </w:rPr>
        <w:t>volume</w:t>
      </w:r>
      <w:r>
        <w:rPr>
          <w:rFonts w:ascii="Times New Roman" w:hAnsi="Times New Roman" w:cs="Times New Roman"/>
          <w:sz w:val="24"/>
          <w:szCs w:val="24"/>
        </w:rPr>
        <w:t xml:space="preserve"> of data that is created during HSC operations. Having IT systems accessible by multiple stakeholders for the purpose of sharing information is obviously a great advantage, however Yates and Paquet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suppress-author" : 1, "uris" : [ "http://www.mendeley.com/documents/?uuid=dc68b824-b8ee-459c-89a1-7e06bc518953"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sz w:val="24"/>
          <w:szCs w:val="24"/>
        </w:rPr>
        <w:fldChar w:fldCharType="separate"/>
      </w:r>
      <w:r w:rsidRPr="007A739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suggest that when the ownership of the information is shared across multiple parties, the management of the information becomes increasingly ambiguous. For example, if all users are contributing content to the systems without</w:t>
      </w:r>
      <w:r w:rsidR="00D62296">
        <w:rPr>
          <w:rFonts w:ascii="Times New Roman" w:hAnsi="Times New Roman" w:cs="Times New Roman"/>
          <w:sz w:val="24"/>
          <w:szCs w:val="24"/>
        </w:rPr>
        <w:t xml:space="preserve"> </w:t>
      </w:r>
      <w:r>
        <w:rPr>
          <w:rFonts w:ascii="Times New Roman" w:hAnsi="Times New Roman" w:cs="Times New Roman"/>
          <w:sz w:val="24"/>
          <w:szCs w:val="24"/>
        </w:rPr>
        <w:t>formal structure</w:t>
      </w:r>
      <w:r w:rsidR="00D62296">
        <w:rPr>
          <w:rFonts w:ascii="Times New Roman" w:hAnsi="Times New Roman" w:cs="Times New Roman"/>
          <w:sz w:val="24"/>
          <w:szCs w:val="24"/>
        </w:rPr>
        <w:t xml:space="preserve">s </w:t>
      </w:r>
      <w:r>
        <w:rPr>
          <w:rFonts w:ascii="Times New Roman" w:hAnsi="Times New Roman" w:cs="Times New Roman"/>
          <w:sz w:val="24"/>
          <w:szCs w:val="24"/>
        </w:rPr>
        <w:t>or naming conventions, the systems can quickly become unwieldy</w:t>
      </w:r>
      <w:r w:rsidR="00F56E22">
        <w:rPr>
          <w:rFonts w:ascii="Times New Roman" w:hAnsi="Times New Roman" w:cs="Times New Roman"/>
          <w:sz w:val="24"/>
          <w:szCs w:val="24"/>
        </w:rPr>
        <w:t xml:space="preserve">, with </w:t>
      </w:r>
      <w:r>
        <w:rPr>
          <w:rFonts w:ascii="Times New Roman" w:hAnsi="Times New Roman" w:cs="Times New Roman"/>
          <w:sz w:val="24"/>
          <w:szCs w:val="24"/>
        </w:rPr>
        <w:t xml:space="preserve">information overload making it extremely difficult for users to find the specific information they are after. Conflicting information from multiple data sources is a common occurrence; as the accuracy of the information available is of the highest importance in HSC operations, a huge task ensues to check and validate all the information present in the IT system which leads to questions about the “manageability, usability and perceived value of the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Pr>
          <w:rFonts w:ascii="Times New Roman" w:hAnsi="Times New Roman" w:cs="Times New Roman"/>
          <w:sz w:val="24"/>
          <w:szCs w:val="24"/>
        </w:rPr>
        <w:fldChar w:fldCharType="separate"/>
      </w:r>
      <w:r w:rsidRPr="00784C74">
        <w:rPr>
          <w:rFonts w:ascii="Times New Roman" w:hAnsi="Times New Roman" w:cs="Times New Roman"/>
          <w:noProof/>
          <w:sz w:val="24"/>
          <w:szCs w:val="24"/>
        </w:rPr>
        <w:t>(Yates and Paquette, 2011)</w:t>
      </w:r>
      <w:r>
        <w:rPr>
          <w:rFonts w:ascii="Times New Roman" w:hAnsi="Times New Roman" w:cs="Times New Roman"/>
          <w:sz w:val="24"/>
          <w:szCs w:val="24"/>
        </w:rPr>
        <w:fldChar w:fldCharType="end"/>
      </w:r>
      <w:r>
        <w:rPr>
          <w:rFonts w:ascii="Times New Roman" w:hAnsi="Times New Roman" w:cs="Times New Roman"/>
          <w:sz w:val="24"/>
          <w:szCs w:val="24"/>
        </w:rPr>
        <w:t>.</w:t>
      </w:r>
    </w:p>
    <w:p w14:paraId="36074AF9" w14:textId="77777777"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A final issue surrounds the security of the information stored in the IT systems, particularly given that the vast majority of NGOs utilise standalone software that runs on </w:t>
      </w:r>
      <w:r>
        <w:rPr>
          <w:rFonts w:ascii="Times New Roman" w:hAnsi="Times New Roman" w:cs="Times New Roman"/>
          <w:sz w:val="24"/>
          <w:szCs w:val="24"/>
        </w:rPr>
        <w:lastRenderedPageBreak/>
        <w:t xml:space="preserve">laptops and makeshift networks with limited security sett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1011079292", "ISBN" : "0960003101107", "ISSN" : "0960-0035", "PMID" : "17506489", "abstract" : "Ancient DNA analysis was conducted on the dental remains of specimens from the Lajia site, dating back 3,800-4,000 years. The Lajia site is located in Minhe county, Qinghai province, in northwestern China. Archaeological studies link Lajia to the late period of the Qijia culture, one of the most important Neolithic civilizations of the upper Yellow River region, the cradle of Chinese civilization. Excavations at the site revealed that the inhabitants died in their houses as the result of a sudden flood. The Lajia site provides a rare chance to study the putative families, all of whom died at the same instant. Possible maternal familial relationships were investigated through mitochondrial DNA (mtDNA) sequence analysis. Twelve sequences from individuals found in one house were assigned to only five haplotypes, consistent with a possible close kinship. Results from analyses of RFLP typing and HVI motifs suggest that the Lajia people belonged to the haplogroups B, C, D, M, and M10. This study, combined with archaeological and anthropological investigations, provides a better understanding of the genetic history of the Chinese people.", "author" : [ { "dropping-particle" : "", "family" : "Scholten", "given" : "Kirstin", "non-dropping-particle" : "", "parse-names" : false, "suffix" : "" }, { "dropping-particle" : "", "family" : "Scott", "given" : "Pamela", "non-dropping-particle" : "", "parse-names" : false, "suffix" : "" }, { "dropping-particle" : "", "family" : "Fynes", "given" : "Brian", "non-dropping-particle" : "", "parse-names" : false, "suffix" : "" } ], "container-title" : "International Journal of Physical Distribution &amp; Logistics Management", "id" : "ITEM-1", "issue" : "8/9", "issued" : { "date-parts" : [ [ "2010" ] ] }, "page" : "623-635", "title" : "(Le)agility in humanitarian aid (NGO) supply chains", "type" : "article-journal", "volume" : "40" }, "uris" : [ "http://www.mendeley.com/documents/?uuid=12790b66-26ba-41f7-9d91-597e652ce892" ] }, { "id" : "ITEM-2", "itemData" : { "DOI" : "10.1108/01409170910998309", "ISBN" : "01409174 (ISSN)", "ISSN" : "0140-9174", "abstract" : "Purpose This paper aims to examine some of the more effective means of advocacy focused on promoting the unique role of logistics in the delivery of much needed humanitarian aid, and outlines some of the challenges as experienced in the outcomes of recent disasters such as the Indian Ocean Tsunami 2004. Design/methodology/approach The paper draws from the limited literature available in humanitarian relief, the authors' first hand experience, input from colleagues in humanitarian logistics performance measures, attitudes in both the private sector and the humanitarian aid sector and other management factors to discuss how the role of logistics is still undervalued and under resourced. Findings Strategic investment in logistics for humanitarian aid will impact positively on the delivery of humanitarian aid. Efforts are being made by NGOs, United Nations Agencies and to a lesser extent the donor community, but these efforts are fragmented. Practical implications If logistics in humanitarian relief is supported and valued the effectiveness and predictability of humanitarian response will improve. Even small improvements in efficiency in logistics will result in significant savings in logistics costs. Originality/value There is little published in logistics for humanitarian relief and disseminating the importance of logistics in humanitarian aid and the challenges it faces will assist the donor community, the NGOs and the field logisticians in raising the profile of logistics.", "author" : [ { "dropping-particle" : "", "family" : "Whiting", "given" : "Michael", "non-dropping-particle" : "", "parse-names" : false, "suffix" : "" }, { "dropping-particle" : "", "family" : "Ayala-\u00d6str\u00f6m", "given" : "Beatriz", "non-dropping-particle" : "", "parse-names" : false, "suffix" : "" } ], "container-title" : "Management Research News", "id" : "ITEM-2", "issue" : "11", "issued" : { "date-parts" : [ [ "2009" ] ] }, "page" : "1081-1089", "title" : "Advocacy to promote logistics in humanitarian aid", "type" : "article-journal", "volume" : "32" }, "uris" : [ "http://www.mendeley.com/documents/?uuid=29d8ca96-5b29-4d88-9b7d-69defe144a20" ] } ], "mendeley" : { "formattedCitation" : "(Scholten et al., 2010; Whiting and Ayala-\u00d6str\u00f6m, 2009)", "plainTextFormattedCitation" : "(Scholten et al., 2010; Whiting and Ayala-\u00d6str\u00f6m, 2009)", "previouslyFormattedCitation" : "(Scholten et al., 2010; Whiting and Ayala-\u00d6str\u00f6m, 2009)" }, "properties" : { "noteIndex" : 0 }, "schema" : "https://github.com/citation-style-language/schema/raw/master/csl-citation.json" }</w:instrText>
      </w:r>
      <w:r>
        <w:rPr>
          <w:rFonts w:ascii="Times New Roman" w:hAnsi="Times New Roman" w:cs="Times New Roman"/>
          <w:sz w:val="24"/>
          <w:szCs w:val="24"/>
        </w:rPr>
        <w:fldChar w:fldCharType="separate"/>
      </w:r>
      <w:r w:rsidRPr="00DC7CF4">
        <w:rPr>
          <w:rFonts w:ascii="Times New Roman" w:hAnsi="Times New Roman" w:cs="Times New Roman"/>
          <w:noProof/>
          <w:sz w:val="24"/>
          <w:szCs w:val="24"/>
        </w:rPr>
        <w:t>(Scholten et al., 2010; Whiting and Ayala-Öström, 2009)</w:t>
      </w:r>
      <w:r>
        <w:rPr>
          <w:rFonts w:ascii="Times New Roman" w:hAnsi="Times New Roman" w:cs="Times New Roman"/>
          <w:sz w:val="24"/>
          <w:szCs w:val="24"/>
        </w:rPr>
        <w:fldChar w:fldCharType="end"/>
      </w:r>
      <w:r w:rsidRPr="00A353B4">
        <w:rPr>
          <w:rFonts w:ascii="Times New Roman" w:hAnsi="Times New Roman" w:cs="Times New Roman"/>
          <w:sz w:val="24"/>
          <w:szCs w:val="24"/>
        </w:rPr>
        <w:t xml:space="preserve">. </w:t>
      </w:r>
      <w:r>
        <w:rPr>
          <w:rFonts w:ascii="Times New Roman" w:hAnsi="Times New Roman" w:cs="Times New Roman"/>
          <w:sz w:val="24"/>
          <w:szCs w:val="24"/>
        </w:rPr>
        <w:t xml:space="preserve">Some fear that criminals could easily hack into these systems to steal identities or even take advantage of at risk populations, or that government agencies could abuse their power by invading the privacy of those involved in the disaster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Pr>
          <w:rFonts w:ascii="Times New Roman" w:hAnsi="Times New Roman" w:cs="Times New Roman"/>
          <w:sz w:val="24"/>
          <w:szCs w:val="24"/>
        </w:rPr>
        <w:fldChar w:fldCharType="separate"/>
      </w:r>
      <w:r w:rsidRPr="0088760E">
        <w:rPr>
          <w:rFonts w:ascii="Times New Roman" w:hAnsi="Times New Roman" w:cs="Times New Roman"/>
          <w:noProof/>
          <w:sz w:val="24"/>
          <w:szCs w:val="24"/>
        </w:rPr>
        <w:t>(Yates and Paquette, 2011)</w:t>
      </w:r>
      <w:r>
        <w:rPr>
          <w:rFonts w:ascii="Times New Roman" w:hAnsi="Times New Roman" w:cs="Times New Roman"/>
          <w:sz w:val="24"/>
          <w:szCs w:val="24"/>
        </w:rPr>
        <w:fldChar w:fldCharType="end"/>
      </w:r>
      <w:r>
        <w:rPr>
          <w:rFonts w:ascii="Times New Roman" w:hAnsi="Times New Roman" w:cs="Times New Roman"/>
          <w:sz w:val="24"/>
          <w:szCs w:val="24"/>
        </w:rPr>
        <w:t>.</w:t>
      </w:r>
    </w:p>
    <w:p w14:paraId="50D41284" w14:textId="77777777" w:rsidR="00340A6F" w:rsidRDefault="00340A6F" w:rsidP="00340A6F">
      <w:pPr>
        <w:jc w:val="both"/>
        <w:rPr>
          <w:rFonts w:ascii="Times New Roman" w:hAnsi="Times New Roman" w:cs="Times New Roman"/>
          <w:sz w:val="24"/>
          <w:szCs w:val="24"/>
        </w:rPr>
      </w:pPr>
    </w:p>
    <w:p w14:paraId="72D7268B" w14:textId="003805B9" w:rsidR="00340A6F" w:rsidRPr="000152B0" w:rsidRDefault="00647000" w:rsidP="00340A6F">
      <w:pPr>
        <w:pStyle w:val="Heading2"/>
        <w:spacing w:before="0"/>
        <w:rPr>
          <w:rFonts w:ascii="Times New Roman" w:hAnsi="Times New Roman" w:cs="Times New Roman"/>
          <w:b w:val="0"/>
          <w:i/>
          <w:color w:val="auto"/>
          <w:sz w:val="24"/>
          <w:u w:val="single"/>
        </w:rPr>
      </w:pPr>
      <w:r w:rsidRPr="000152B0">
        <w:rPr>
          <w:rFonts w:ascii="Times New Roman" w:hAnsi="Times New Roman" w:cs="Times New Roman"/>
          <w:b w:val="0"/>
          <w:i/>
          <w:color w:val="auto"/>
          <w:sz w:val="24"/>
          <w:u w:val="single"/>
        </w:rPr>
        <w:t>Which technologies are particularly well suited to increase the efficiency and effectiveness of disaster relief operations</w:t>
      </w:r>
    </w:p>
    <w:p w14:paraId="42EEA579" w14:textId="77777777" w:rsidR="00340A6F" w:rsidRDefault="00340A6F" w:rsidP="00340A6F">
      <w:pPr>
        <w:tabs>
          <w:tab w:val="left" w:pos="7347"/>
        </w:tabs>
        <w:jc w:val="both"/>
        <w:rPr>
          <w:rFonts w:ascii="Times New Roman" w:hAnsi="Times New Roman" w:cs="Times New Roman"/>
          <w:sz w:val="24"/>
          <w:szCs w:val="24"/>
        </w:rPr>
      </w:pPr>
      <w:r>
        <w:rPr>
          <w:rFonts w:ascii="Times New Roman" w:hAnsi="Times New Roman" w:cs="Times New Roman"/>
          <w:sz w:val="24"/>
          <w:szCs w:val="24"/>
        </w:rPr>
        <w:tab/>
      </w:r>
    </w:p>
    <w:p w14:paraId="584ED9EA" w14:textId="10D9D053" w:rsidR="00340A6F" w:rsidRDefault="00340A6F" w:rsidP="00340A6F">
      <w:pPr>
        <w:jc w:val="both"/>
        <w:rPr>
          <w:rFonts w:ascii="Times New Roman" w:hAnsi="Times New Roman" w:cs="Times New Roman"/>
          <w:sz w:val="24"/>
          <w:szCs w:val="24"/>
        </w:rPr>
      </w:pPr>
      <w:r>
        <w:rPr>
          <w:rFonts w:ascii="Times New Roman" w:hAnsi="Times New Roman" w:cs="Times New Roman"/>
          <w:sz w:val="24"/>
          <w:szCs w:val="24"/>
        </w:rPr>
        <w:t xml:space="preserve">The literature suggests a number of </w:t>
      </w:r>
      <w:r w:rsidR="009C0404">
        <w:rPr>
          <w:rFonts w:ascii="Times New Roman" w:hAnsi="Times New Roman" w:cs="Times New Roman"/>
          <w:sz w:val="24"/>
          <w:szCs w:val="24"/>
        </w:rPr>
        <w:t xml:space="preserve">areas of </w:t>
      </w:r>
      <w:r>
        <w:rPr>
          <w:rFonts w:ascii="Times New Roman" w:hAnsi="Times New Roman" w:cs="Times New Roman"/>
          <w:sz w:val="24"/>
          <w:szCs w:val="24"/>
        </w:rPr>
        <w:t xml:space="preserve">IT </w:t>
      </w:r>
      <w:r w:rsidR="009C0404">
        <w:rPr>
          <w:rFonts w:ascii="Times New Roman" w:hAnsi="Times New Roman" w:cs="Times New Roman"/>
          <w:sz w:val="24"/>
          <w:szCs w:val="24"/>
        </w:rPr>
        <w:t xml:space="preserve">that are particularly </w:t>
      </w:r>
      <w:r w:rsidR="00B07518">
        <w:rPr>
          <w:rFonts w:ascii="Times New Roman" w:hAnsi="Times New Roman" w:cs="Times New Roman"/>
          <w:sz w:val="24"/>
          <w:szCs w:val="24"/>
        </w:rPr>
        <w:t xml:space="preserve">suited to increase the efficiency and effectiveness of </w:t>
      </w:r>
      <w:r>
        <w:rPr>
          <w:rFonts w:ascii="Times New Roman" w:hAnsi="Times New Roman" w:cs="Times New Roman"/>
          <w:sz w:val="24"/>
          <w:szCs w:val="24"/>
        </w:rPr>
        <w:t>HSCs. One such opportunity</w:t>
      </w:r>
      <w:r w:rsidR="006E2FA5">
        <w:rPr>
          <w:rFonts w:ascii="Times New Roman" w:hAnsi="Times New Roman" w:cs="Times New Roman"/>
          <w:sz w:val="24"/>
          <w:szCs w:val="24"/>
        </w:rPr>
        <w:t xml:space="preserve"> </w:t>
      </w:r>
      <w:r>
        <w:rPr>
          <w:rFonts w:ascii="Times New Roman" w:hAnsi="Times New Roman" w:cs="Times New Roman"/>
          <w:sz w:val="24"/>
          <w:szCs w:val="24"/>
        </w:rPr>
        <w:t xml:space="preserve">involves the use of IT for increased tracking and tracing of both goods and services within the HS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2.09.777", "ISBN" : "5502125467", "ISSN" : "18770428", "abstract" : "Efficiency in logistics is a key success factor because it ensures the proper flow of goods and services in a complex supply chain. Considering the need to quickly prepare humanitarian operations in response to a disaster, this paper presents an analysis of the logistics procedures adopted for the distribution of emergency reliefs in four major international disasters. Based on the analysis of these procedures, some basic guidelines for the supply chain distribution process in humanitarian operations were identified, which can support the development of models for rapid response to other similar events.", "author" : [ { "dropping-particle" : "", "family" : "Costa", "given" : "Sergio Ricardo Argollo", "non-dropping-particle" : "da", "parse-names" : false, "suffix" : "" }, { "dropping-particle" : "", "family" : "Campos", "given" : "Vania Barcellos Gouvea", "non-dropping-particle" : "", "parse-names" : false, "suffix" : "" }, { "dropping-particle" : "", "family" : "Bandeira", "given" : "Renata Albergaria De Mello", "non-dropping-particle" : "", "parse-names" : false, "suffix" : "" } ], "container-title" : "Procedia - Social and Behavioral Sciences", "id" : "ITEM-1", "issued" : { "date-parts" : [ [ "2012" ] ] }, "page" : "598-607", "title" : "Supply Chains in Humanitarian Operations: Cases and Analysis", "type" : "article-journal", "volume" : "54" }, "uris" : [ "http://www.mendeley.com/documents/?uuid=2f8b3d59-cfce-4031-ab60-57b53773671d" ] }, { "id" : "ITEM-2", "itemData" : { "DOI" : "10.1016/j.seps.2011.06.001", "ISBN" : "0038-0121", "ISSN" : "00380121", "abstract" : "Disaster relief presents many unique logistics challenges, with problems including damaged transportation infrastructure, limited communication, and coordination of multiple agents. Central to disaster relief logistics is the distribution of life-saving commodities to beneficiaries. Operations research models have potential to help relief agencies save lives and money, maintain standards of humanitarianism and fairness and maximize the use of limited resources amid post-disaster chaos. Through interviews with aid organizations, reviews of their publications, and a literature review of operations research models in transportation of relief goods, this paper provides an analysis of the use of such models from the perspective of both practitioners and academics. With the complexity of disaster relief distribution and the relatively small number of journal articles written on it, this is an area with potential for helping relief organizations and for tremendous growth in operations research. ?? 2011 Elsevier Ltd.", "author" : [ { "dropping-particle" : "", "family" : "la Torre", "given" : "Luis", "non-dropping-particle" : "De", "parse-names" : false, "suffix" : "" }, { "dropping-particle" : "", "family" : "Dolinskaya", "given" : "Irina", "non-dropping-particle" : "", "parse-names" : false, "suffix" : "" }, { "dropping-particle" : "", "family" : "Smilowitz", "given" : "Karen", "non-dropping-particle" : "", "parse-names" : false, "suffix" : "" } ], "container-title" : "Socio-Economic Planning Sciences", "id" : "ITEM-2", "issue" : "1", "issued" : { "date-parts" : [ [ "2012" ] ] }, "page" : "88-97", "publisher" : "Elsevier Ltd", "title" : "Disaster relief routing: Integrating research and practice", "type" : "article-journal", "volume" : "46" }, "uris" : [ "http://www.mendeley.com/documents/?uuid=5a0ea6fb-b1a7-4762-be6c-4f0fcd0dc065" ] } ], "mendeley" : { "formattedCitation" : "(da Costa et al., 2012; De la Torre et al., 2012)", "plainTextFormattedCitation" : "(da Costa et al., 2012; De la Torre et al., 2012)", "previouslyFormattedCitation" : "(da Costa et al., 2012; De la Torre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7C66ED">
        <w:rPr>
          <w:rFonts w:ascii="Times New Roman" w:hAnsi="Times New Roman" w:cs="Times New Roman"/>
          <w:noProof/>
          <w:sz w:val="24"/>
          <w:szCs w:val="24"/>
        </w:rPr>
        <w:t>(da Costa et al., 2012; De la Torr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Pettit and Beresfor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0910985811", "ISBN" : "0960003071073", "ISSN" : "0960-0035", "abstract" : "Purpose \u2013 Critical success factors (CSFs) have been widely used in the context of commercial supply chains. However, in the context of humanitarian aid (HA) this is a poorly addressed area and this paper therefore aims to set out the key areas for research. Design/methodology/approach \u2013 This paper is based on a conceptual discussion of CSFs as applied to the HA sector. A detailed literature review is undertaken to identify CSFs in a commercial context and to consider their applicability to the HA sector. Findings \u2013 CSFs have not previously been identified for the HA sector, an issue addressed in this paper. Research limitations/implications \u2013 The main constraint on this paper is that CSFs have not been previously considered in the literature as applied to HA. The relevance of CSFs will therefore need to be tested in the HA environment and qualitative research is needed to inform further work. Practical implications \u2013 This paper informs the HA community of key areas of activity which have not been fully addressed and offers. Originality/value \u2013 This paper contributes to the understanding of supply chain management in an HA context.", "author" : [ { "dropping-particle" : "", "family" : "Pettit", "given" : "Stephen", "non-dropping-particle" : "", "parse-names" : false, "suffix" : "" }, { "dropping-particle" : "", "family" : "Beresford", "given" : "Anthony", "non-dropping-particle" : "", "parse-names" : false, "suffix" : "" } ], "container-title" : "International Journal of Physical Distribution &amp; Logistics Management", "id" : "ITEM-1", "issue" : "6", "issued" : { "date-parts" : [ [ "2009" ] ] }, "page" : "450-468", "title" : "Critical success factors in the context of humanitarian aid supply chains", "type" : "article-journal", "volume" : "39" }, "suppress-author" : 1, "uris" : [ "http://www.mendeley.com/documents/?uuid=6ceeb0a2-2ff3-4cd4-bef0-cf6a76709f40" ] } ], "mendeley" : { "formattedCitation" : "(2009)", "plainTextFormattedCitation" : "(2009)", "previouslyFormattedCitation" : "(2009)" }, "properties" : { "noteIndex" : 0 }, "schema" : "https://github.com/citation-style-language/schema/raw/master/csl-citation.json" }</w:instrText>
      </w:r>
      <w:r>
        <w:rPr>
          <w:rFonts w:ascii="Times New Roman" w:hAnsi="Times New Roman" w:cs="Times New Roman"/>
          <w:sz w:val="24"/>
          <w:szCs w:val="24"/>
        </w:rPr>
        <w:fldChar w:fldCharType="separate"/>
      </w:r>
      <w:r w:rsidRPr="00C80FEA">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believe that utilising IT for tracking and tracing has the potential to increase the efficiencies of the HSC as well as minimise the level of waste within the SC; they cite the example of the World Food Programme (WFP) gaining benefits of improved network, warehouse, vehicle and spare part management simply by adopting the IT systems utilised in the commercial sector. </w:t>
      </w:r>
      <w:r w:rsidR="00EF2242" w:rsidRPr="00BF53A2">
        <w:rPr>
          <w:rFonts w:ascii="Times New Roman" w:hAnsi="Times New Roman" w:cs="Times New Roman"/>
          <w:sz w:val="24"/>
          <w:szCs w:val="24"/>
        </w:rPr>
        <w:t xml:space="preserve">Some authors have suggested the use of </w:t>
      </w:r>
      <w:r w:rsidRPr="00BF53A2">
        <w:rPr>
          <w:rFonts w:ascii="Times New Roman" w:hAnsi="Times New Roman" w:cs="Times New Roman"/>
          <w:sz w:val="24"/>
          <w:szCs w:val="24"/>
        </w:rPr>
        <w:t xml:space="preserve">Radio Frequency Identification (RFID) </w:t>
      </w:r>
      <w:r w:rsidR="00F46CBE" w:rsidRPr="00BF53A2">
        <w:rPr>
          <w:rFonts w:ascii="Times New Roman" w:hAnsi="Times New Roman" w:cs="Times New Roman"/>
          <w:sz w:val="24"/>
          <w:szCs w:val="24"/>
        </w:rPr>
        <w:t>for this</w:t>
      </w:r>
      <w:r w:rsidR="00871CE1" w:rsidRPr="00BF53A2">
        <w:rPr>
          <w:rFonts w:ascii="Times New Roman" w:hAnsi="Times New Roman" w:cs="Times New Roman"/>
          <w:sz w:val="24"/>
          <w:szCs w:val="24"/>
        </w:rPr>
        <w:t xml:space="preserve"> task </w:t>
      </w:r>
      <w:r w:rsidRPr="00BF53A2">
        <w:rPr>
          <w:rFonts w:ascii="Times New Roman" w:hAnsi="Times New Roman" w:cs="Times New Roman"/>
          <w:sz w:val="24"/>
          <w:szCs w:val="24"/>
        </w:rPr>
        <w:t xml:space="preserve">due to the opportunities it offers in terms of improving tracking and tracing within the SC </w:t>
      </w:r>
      <w:r w:rsidRPr="00BF53A2">
        <w:rPr>
          <w:rFonts w:ascii="Times New Roman" w:hAnsi="Times New Roman" w:cs="Times New Roman"/>
          <w:sz w:val="24"/>
          <w:szCs w:val="24"/>
        </w:rPr>
        <w:fldChar w:fldCharType="begin" w:fldLock="1"/>
      </w:r>
      <w:r w:rsidRPr="00BF53A2">
        <w:rPr>
          <w:rFonts w:ascii="Times New Roman" w:hAnsi="Times New Roman" w:cs="Times New Roman"/>
          <w:sz w:val="24"/>
          <w:szCs w:val="24"/>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sidRPr="00BF53A2">
        <w:rPr>
          <w:rFonts w:ascii="Times New Roman" w:hAnsi="Times New Roman" w:cs="Times New Roman"/>
          <w:sz w:val="24"/>
          <w:szCs w:val="24"/>
        </w:rPr>
        <w:fldChar w:fldCharType="separate"/>
      </w:r>
      <w:r w:rsidRPr="00BF53A2">
        <w:rPr>
          <w:rFonts w:ascii="Times New Roman" w:hAnsi="Times New Roman" w:cs="Times New Roman"/>
          <w:noProof/>
          <w:sz w:val="24"/>
          <w:szCs w:val="24"/>
        </w:rPr>
        <w:t>(Baldini et al., 2012)</w:t>
      </w:r>
      <w:r w:rsidRPr="00BF53A2">
        <w:rPr>
          <w:rFonts w:ascii="Times New Roman" w:hAnsi="Times New Roman" w:cs="Times New Roman"/>
          <w:sz w:val="24"/>
          <w:szCs w:val="24"/>
        </w:rPr>
        <w:fldChar w:fldCharType="end"/>
      </w:r>
      <w:r w:rsidRPr="00BF53A2">
        <w:rPr>
          <w:rFonts w:ascii="Times New Roman" w:hAnsi="Times New Roman" w:cs="Times New Roman"/>
          <w:sz w:val="24"/>
          <w:szCs w:val="24"/>
        </w:rPr>
        <w:t xml:space="preserve">. RFID offers the benefits of increased data security when compared to more traditional technologies such as barcode and has also been proven to improve the operational efficiency of commercial SCs </w:t>
      </w:r>
      <w:r w:rsidRPr="00BF53A2">
        <w:rPr>
          <w:rFonts w:ascii="Times New Roman" w:hAnsi="Times New Roman" w:cs="Times New Roman"/>
          <w:sz w:val="24"/>
          <w:szCs w:val="24"/>
        </w:rPr>
        <w:fldChar w:fldCharType="begin" w:fldLock="1"/>
      </w:r>
      <w:r w:rsidRPr="00BF53A2">
        <w:rPr>
          <w:rFonts w:ascii="Times New Roman" w:hAnsi="Times New Roman" w:cs="Times New Roman"/>
          <w:sz w:val="24"/>
          <w:szCs w:val="24"/>
        </w:rPr>
        <w:instrText>ADDIN CSL_CITATION { "citationItems" : [ { "id" : "ITEM-1", "itemData" : { "DOI" : "10.1108/09653561211202700", "ISBN" : "0965-3562", "ISSN" : "0965-3562", "abstract" : "Purpose - Humanitarian logistics is an essential element of disaster management and it presents many challenges due to the unique disaster relief environment. The paper describes the main features and challenges of humanitarian logistics and the potential role of technology. Radio frequency identification (RFID) technology has been increasingly considered to improve the efficiency of supply chain management. Security is an important requirement for disaster management. The purpose of this paper is to propose and describe the application of secure RFID technology to improve the management and security of relief supply chains. Design/methodology/approach - The paper describes the challenges of disaster of supply chains and how secure RFID can address them in the overall framework of disaster management. Findings - The paper describes the efficiency of the crypotgraphic algorithm used in the design of the secure RFID, the system architecture and the deployment workflow. Practical implications - The establishment of a logistics tracking framework based on secure RFID has the potential to greatly increase the effectiveness of future emergency crises response operations. Originality/value - The originality of the paper is to present the application of secure RFID to the context of disaster management, where the security of supply chains is often not addressed.", "author" : [ { "dropping-particle" : "", "family" : "Baldini", "given" : "Gianmarco", "non-dropping-particle" : "", "parse-names" : false, "suffix" : "" }, { "dropping-particle" : "", "family" : "Oliveri", "given" : "Franco", "non-dropping-particle" : "", "parse-names" : false, "suffix" : "" }, { "dropping-particle" : "", "family" : "Braun", "given" : "Michael", "non-dropping-particle" : "", "parse-names" : false, "suffix" : "" }, { "dropping-particle" : "", "family" : "Seuschek", "given" : "Hermann", "non-dropping-particle" : "", "parse-names" : false, "suffix" : "" }, { "dropping-particle" : "", "family" : "Hess", "given" : "Erwin", "non-dropping-particle" : "", "parse-names" : false, "suffix" : "" } ], "container-title" : "Disaster Prevention and Management", "id" : "ITEM-1", "issue" : "1", "issued" : { "date-parts" : [ [ "2012" ] ] }, "page" : "51-70", "title" : "Securing disaster supply chains with cryptography enhanced RFID", "type" : "article-journal", "volume" : "21" }, "uris" : [ "http://www.mendeley.com/documents/?uuid=51d68916-3eee-44e2-a302-6bd918743d57" ] } ], "mendeley" : { "formattedCitation" : "(Baldini et al., 2012)", "plainTextFormattedCitation" : "(Baldini et al., 2012)", "previouslyFormattedCitation" : "(Baldini et al., 2012)" }, "properties" : { "noteIndex" : 0 }, "schema" : "https://github.com/citation-style-language/schema/raw/master/csl-citation.json" }</w:instrText>
      </w:r>
      <w:r w:rsidRPr="00BF53A2">
        <w:rPr>
          <w:rFonts w:ascii="Times New Roman" w:hAnsi="Times New Roman" w:cs="Times New Roman"/>
          <w:sz w:val="24"/>
          <w:szCs w:val="24"/>
        </w:rPr>
        <w:fldChar w:fldCharType="separate"/>
      </w:r>
      <w:r w:rsidRPr="00BF53A2">
        <w:rPr>
          <w:rFonts w:ascii="Times New Roman" w:hAnsi="Times New Roman" w:cs="Times New Roman"/>
          <w:noProof/>
          <w:sz w:val="24"/>
          <w:szCs w:val="24"/>
        </w:rPr>
        <w:t>(Baldini et al., 2012)</w:t>
      </w:r>
      <w:r w:rsidRPr="00BF53A2">
        <w:rPr>
          <w:rFonts w:ascii="Times New Roman" w:hAnsi="Times New Roman" w:cs="Times New Roman"/>
          <w:sz w:val="24"/>
          <w:szCs w:val="24"/>
        </w:rPr>
        <w:fldChar w:fldCharType="end"/>
      </w:r>
      <w:r w:rsidRPr="00BF53A2">
        <w:rPr>
          <w:rFonts w:ascii="Times New Roman" w:hAnsi="Times New Roman" w:cs="Times New Roman"/>
          <w:sz w:val="24"/>
          <w:szCs w:val="24"/>
        </w:rPr>
        <w:t>.</w:t>
      </w:r>
      <w:r w:rsidR="00440068">
        <w:rPr>
          <w:rFonts w:ascii="Times New Roman" w:hAnsi="Times New Roman" w:cs="Times New Roman"/>
          <w:sz w:val="24"/>
          <w:szCs w:val="24"/>
        </w:rPr>
        <w:t xml:space="preserve"> It appears that such </w:t>
      </w:r>
      <w:r>
        <w:rPr>
          <w:rFonts w:ascii="Times New Roman" w:hAnsi="Times New Roman" w:cs="Times New Roman"/>
          <w:sz w:val="24"/>
          <w:szCs w:val="24"/>
        </w:rPr>
        <w:t xml:space="preserve">tracking and tracing software is available to those in HSCs and is being used by some NGOs but its use is not widespread; some NGOs have actually begun developing their own specialised software for tracking and tracing (as well as fleet management) and have even begun offering this software to other parties in the SC to improve HSC effici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1111101411", "ISBN" : "0960-0035", "ISSN" : "0960-0035", "abstract" : "Purpose \u201a\u00c4\u00ec The aim of this paper is to present current trends and developments in humanitarian logistics (HL) practice, research, and education, and analyze the gaps between these. The article serves as an update on previous literature reviews in HL. Design/methodology/approach \u201a\u00c4\u00ec The paper is primarily conceptual and develops a framework for analyzing trends and gaps between HL research, education, and practice. Data are compiled through keyword searches, publicly available bibliographies, and web sites of educational institutions, as well as drawing on material from practitioner workshops, tutorials, conference presentations, and personal communication with practitioners and educators. Findings \u201a\u00c4\u00ec Gaps are revealed in HL practice, research, education, as well as between these. Few education programs to date consider the skill needs of humanitarian logisticians, but future trends in practice and research can be used to develop them further. More empirical and practice-near research is called for at the same time as there is a need for comparative analyses, generic models, and theory building in HL. Research limitations/implications \u201a\u00c4\u00ec Any attempt to grasp current trends in a field is delimited by a lack of overview of the activities of an abundance of HL and fragmented research communities. The article advocates a broader view and openness across organizations and disciplines. Practical implications \u201a\u00c4\u00ec The gap analysis indicates not only trends but also gaps in HL practice and highlights the need to consider new societal pressures such as climate change and urbanization. Social implications \u201a\u00c4\u00ec HL is concerned with serving beneficiaries; thus, their welfare is at the core of the discipline. Originality/value \u201a\u00c4\u00ec Several articles have reviewed HL research before, but gaps between practice, research, and education have not yet been addressed.", "author" : [ { "dropping-particle" : "", "family" : "Kovacs", "given" : "Gyongyi", "non-dropping-particle" : "", "parse-names" : false, "suffix" : "" }, { "dropping-particle" : "", "family" : "Spens", "given" : "Karen M.", "non-dropping-particle" : "", "parse-names" : false, "suffix" : "" } ], "container-title" : "International Journal of Physical Distribution &amp; Logistics Management", "id" : "ITEM-1", "issue" : "1", "issued" : { "date-parts" : [ [ "2011" ] ] }, "page" : "32-45", "title" : "Trends and developments in humanitarian logistics \u2013 a gap analysis", "type" : "article-journal", "volume" : "41" }, "uris" : [ "http://www.mendeley.com/documents/?uuid=9d02cee6-7687-4e46-9ac6-247f84881b06" ] } ], "mendeley" : { "formattedCitation" : "(Kovacs and Spens, 2011)", "plainTextFormattedCitation" : "(Kovacs and Spens, 2011)", "previouslyFormattedCitation" : "(Kovacs and Spens, 2011)" }, "properties" : { "noteIndex" : 0 }, "schema" : "https://github.com/citation-style-language/schema/raw/master/csl-citation.json" }</w:instrText>
      </w:r>
      <w:r>
        <w:rPr>
          <w:rFonts w:ascii="Times New Roman" w:hAnsi="Times New Roman" w:cs="Times New Roman"/>
          <w:sz w:val="24"/>
          <w:szCs w:val="24"/>
        </w:rPr>
        <w:fldChar w:fldCharType="separate"/>
      </w:r>
      <w:r w:rsidRPr="00B00CA9">
        <w:rPr>
          <w:rFonts w:ascii="Times New Roman" w:hAnsi="Times New Roman" w:cs="Times New Roman"/>
          <w:noProof/>
          <w:sz w:val="24"/>
          <w:szCs w:val="24"/>
        </w:rPr>
        <w:t>(Kovacs and Spens,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19F9">
        <w:rPr>
          <w:rFonts w:ascii="Times New Roman" w:hAnsi="Times New Roman" w:cs="Times New Roman"/>
          <w:sz w:val="24"/>
          <w:szCs w:val="24"/>
        </w:rPr>
        <w:t xml:space="preserve">One such </w:t>
      </w:r>
      <w:r>
        <w:rPr>
          <w:rFonts w:ascii="Times New Roman" w:hAnsi="Times New Roman" w:cs="Times New Roman"/>
          <w:sz w:val="24"/>
          <w:szCs w:val="24"/>
        </w:rPr>
        <w:t>example</w:t>
      </w:r>
      <w:r w:rsidR="000D19F9">
        <w:rPr>
          <w:rFonts w:ascii="Times New Roman" w:hAnsi="Times New Roman" w:cs="Times New Roman"/>
          <w:sz w:val="24"/>
          <w:szCs w:val="24"/>
        </w:rPr>
        <w:t xml:space="preserve"> </w:t>
      </w:r>
      <w:r>
        <w:rPr>
          <w:rFonts w:ascii="Times New Roman" w:hAnsi="Times New Roman" w:cs="Times New Roman"/>
          <w:sz w:val="24"/>
          <w:szCs w:val="24"/>
        </w:rPr>
        <w:t xml:space="preserve">is SUMA, a simple piece of software that can be used on laptop computers in order to track and trace donations from point of origin to point of consumption, allowing those in the field to be more organised in terms of knowing what they currently have and where it is need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8105467", "abstract" : "The management of logistical operations was for many years the weak link in the relief chain. In a situation of humanitarian crisis, raising funds was the matter the utmost urgency, which included resorting to the power of show business. Knowing whether the collected funds would be efficiently spent, particularly in the distribution of help, was not really a priority. Since then, things have changed, as the part now played by logisticians within NGOs shows. Unfortunately, research on humanitarian logistics often tends to favor a technical approach in matters of operational management. Although this outlook remains interesting for improving the use of scarce logistical resources, it must be associated with more organizational approaches looking for the best way of coordinating humanitarian supply chains. Using the case study of Pisco earthquake in Peru (August 2007), the article chooses this angle of examination in reference to the concept of collective strategy. \u00a9 J\u00e9r\u00f4me Chandes, Gilles Pach\u00e9, 2010.", "author" : [ { "dropping-particle" : "", "family" : "Chandes", "given" : "Jerome", "non-dropping-particle" : "", "parse-names" : false, "suffix" : "" }, { "dropping-particle" : "", "family" : "Pache", "given" : "Gilles", "non-dropping-particle" : "", "parse-names" : false, "suffix" : "" } ], "container-title" : "Problems and Perspectives in Management", "id" : "ITEM-1", "issue" : "1", "issued" : { "date-parts" : [ [ "2010" ] ] }, "page" : "99-107", "title" : "Strategizing humanitarian logistics: The challenge of collective action", "type" : "article-journal", "volume" : "8" }, "uris" : [ "http://www.mendeley.com/documents/?uuid=468ca2d5-c714-49bb-82e0-90330d7e99f4" ] } ], "mendeley" : { "formattedCitation" : "(Chandes and Pache, 2010b)", "plainTextFormattedCitation" : "(Chandes and Pache, 2010b)", "previouslyFormattedCitation" : "(Chandes and Pache, 2010b)" }, "properties" : { "noteIndex" : 0 }, "schema" : "https://github.com/citation-style-language/schema/raw/master/csl-citation.json" }</w:instrText>
      </w:r>
      <w:r>
        <w:rPr>
          <w:rFonts w:ascii="Times New Roman" w:hAnsi="Times New Roman" w:cs="Times New Roman"/>
          <w:sz w:val="24"/>
          <w:szCs w:val="24"/>
        </w:rPr>
        <w:fldChar w:fldCharType="separate"/>
      </w:r>
      <w:r w:rsidRPr="001B4074">
        <w:rPr>
          <w:rFonts w:ascii="Times New Roman" w:hAnsi="Times New Roman" w:cs="Times New Roman"/>
          <w:noProof/>
          <w:sz w:val="24"/>
          <w:szCs w:val="24"/>
        </w:rPr>
        <w:t>(Chandes and Pache, 2010b)</w:t>
      </w:r>
      <w:r>
        <w:rPr>
          <w:rFonts w:ascii="Times New Roman" w:hAnsi="Times New Roman" w:cs="Times New Roman"/>
          <w:sz w:val="24"/>
          <w:szCs w:val="24"/>
        </w:rPr>
        <w:fldChar w:fldCharType="end"/>
      </w:r>
      <w:r>
        <w:rPr>
          <w:rFonts w:ascii="Times New Roman" w:hAnsi="Times New Roman" w:cs="Times New Roman"/>
          <w:sz w:val="24"/>
          <w:szCs w:val="24"/>
        </w:rPr>
        <w:t xml:space="preserve">. Inventory tracking systems such as this allow NGOs an overall picture of all the purchases (and donations) that come in to the HSC, and can also automatically produce reports highlighting goods received and dispatched, the outstanding requirements for the beneficiaries per area as well as </w:t>
      </w:r>
      <w:r w:rsidR="001413BA">
        <w:rPr>
          <w:rFonts w:ascii="Times New Roman" w:hAnsi="Times New Roman" w:cs="Times New Roman"/>
          <w:sz w:val="24"/>
          <w:szCs w:val="24"/>
        </w:rPr>
        <w:t>detailing</w:t>
      </w:r>
      <w:r w:rsidR="001527F4">
        <w:rPr>
          <w:rFonts w:ascii="Times New Roman" w:hAnsi="Times New Roman" w:cs="Times New Roman"/>
          <w:sz w:val="24"/>
          <w:szCs w:val="24"/>
        </w:rPr>
        <w:t xml:space="preserve"> the</w:t>
      </w:r>
      <w:r w:rsidR="00FB14C2">
        <w:rPr>
          <w:rFonts w:ascii="Times New Roman" w:hAnsi="Times New Roman" w:cs="Times New Roman"/>
          <w:sz w:val="24"/>
          <w:szCs w:val="24"/>
        </w:rPr>
        <w:t xml:space="preserve"> parties </w:t>
      </w:r>
      <w:r>
        <w:rPr>
          <w:rFonts w:ascii="Times New Roman" w:hAnsi="Times New Roman" w:cs="Times New Roman"/>
          <w:sz w:val="24"/>
          <w:szCs w:val="24"/>
        </w:rPr>
        <w:t xml:space="preserve">responsible for the delivery of the a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75-3995.2009.00697.x", "ISSN" : "09696016", "abstract" : "Disasters are on the rise, more complex, and donor support is increasingly unpredictable. In response to this trend humanitarian agencies are looking for more efficient and effective solutions. This paper discusses the evolution of supply chain management in disaster relief and the role of new players like the private sector. It is based on research conducted by the Humanitarian Research Group at INSEAD.", "author" : [ { "dropping-particle" : "", "family" : "Tomasini", "given" : "Rolando", "non-dropping-particle" : "", "parse-names" : false, "suffix" : "" }, { "dropping-particle" : "", "family" : "Wassenhove", "given" : "Luk", "non-dropping-particle" : "Van", "parse-names" : false, "suffix" : "" } ], "container-title" : "International Transactions in Operational Research", "id" : "ITEM-1", "issue" : "5", "issued" : { "date-parts" : [ [ "2009" ] ] }, "page" : "549-559", "title" : "From preparedness to partnerships: case study research on humanitarian logistics", "type" : "article-journal", "volume" : "16" }, "uris" : [ "http://www.mendeley.com/documents/?uuid=11a8b812-4bba-4189-a88e-0a26e5890240" ] } ], "mendeley" : { "formattedCitation" : "(Tomasini and Van Wassenhove, 2009)", "plainTextFormattedCitation" : "(Tomasini and Van Wassenhove, 2009)", "previouslyFormattedCitation" : "(Tomasini and Van Wassenhove, 2009)" }, "properties" : { "noteIndex" : 0 }, "schema" : "https://github.com/citation-style-language/schema/raw/master/csl-citation.json" }</w:instrText>
      </w:r>
      <w:r>
        <w:rPr>
          <w:rFonts w:ascii="Times New Roman" w:hAnsi="Times New Roman" w:cs="Times New Roman"/>
          <w:sz w:val="24"/>
          <w:szCs w:val="24"/>
        </w:rPr>
        <w:fldChar w:fldCharType="separate"/>
      </w:r>
      <w:r w:rsidRPr="00CD6613">
        <w:rPr>
          <w:rFonts w:ascii="Times New Roman" w:hAnsi="Times New Roman" w:cs="Times New Roman"/>
          <w:noProof/>
          <w:sz w:val="24"/>
          <w:szCs w:val="24"/>
        </w:rPr>
        <w:t>(Tomasini and Van Wassenhove, 2009)</w:t>
      </w:r>
      <w:r>
        <w:rPr>
          <w:rFonts w:ascii="Times New Roman" w:hAnsi="Times New Roman" w:cs="Times New Roman"/>
          <w:sz w:val="24"/>
          <w:szCs w:val="24"/>
        </w:rPr>
        <w:fldChar w:fldCharType="end"/>
      </w:r>
      <w:r>
        <w:rPr>
          <w:rFonts w:ascii="Times New Roman" w:hAnsi="Times New Roman" w:cs="Times New Roman"/>
          <w:sz w:val="24"/>
          <w:szCs w:val="24"/>
        </w:rPr>
        <w:t>.</w:t>
      </w:r>
    </w:p>
    <w:p w14:paraId="640AC05F" w14:textId="0EF2A3B5"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John and Rames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727981211271968", "ISBN" : "0972-7981", "ISSN" : "0972-7981", "abstract" : "Purpose \u2013 Humanitarian Supply chain Management (HSCM) is concerned with managing the efficient flow of aid materials, information and services to reduce the impact of disaster on human lives. Post 2004 Indian Ocean tsunami, the relief activities in India were not planned and executed properly. The purpose of this paper is to analyse the present situation existing to tackle a disaster, identify the gaps and suggest few mechanisms to overcome the gaps. Design/methodology/approach \u2013 A situation-actor-process (SAP) learning-action performance (LAP) model has been applied to analyze the HSCM activities in India. The \u201csituation\u201d represents the present scenario of the organization. Actors are the participants, influencing the situation to evolve different business processes. Based on SAP, various \u201clearning\u201d issues have been analyzed which lead to suitable \u201caction\u201d to be followed by impact of SAP on the \u201cperformance\u201d of the supply chain of the organization. Findings \u2013 Various issues that need attention are identification of the supply sources, co-ordination among the actors, importance of a central authority, role of experienced SCM professionals, scarcity and abundance of the resources may be seen together, supply chain understanding in the disaster management and necessity of a financial supply chain. Research limitations/implications \u2013 The general model of SAP-LAP is used to explain various issues of HSCM in a managerial context. Practical implications \u2013 The SAP-LAP model presents the situation of HSCM in India to actors who may initiate the relief operations. It also helps in identifying issues in the current method of operation. The synthesis of SAP leads to LAP, which helps in suggesting the improvement actions or the learning from the present situation, actors and processes. Originality/value \u2013 The paper presents a novel approach to analyze qualitative issues of HSCM in a single model comprising various perspectives on activities undertaken during the relief operations, both prior to disaster and post disaster.", "author" : [ { "dropping-particle" : "", "family" : "John", "given" : "Lijo", "non-dropping-particle" : "", "parse-names" : false, "suffix" : "" }, { "dropping-particle" : "", "family" : "Ramesh", "given" : "A", "non-dropping-particle" : "", "parse-names" : false, "suffix" : "" } ], "container-title" : "Journal of Advances in Management Research", "id" : "ITEM-1", "issue" : "2", "issued" : { "date-parts" : [ [ "2012" ] ] }, "page" : "217-235", "title" : "Humanitarian supply chain management in India: a SAP-LAP framework", "type" : "article-journal", "volume" : "9" }, "suppress-author" : 1, "uris" : [ "http://www.mendeley.com/documents/?uuid=8f12a4f6-e081-4e7e-b5de-fb3de79d75d7" ] } ], "mendeley" : { "formattedCitation" : "(2012)", "plainTextFormattedCitation" : "(2012)", "previouslyFormattedCitation" : "(2012)" }, "properties" : { "noteIndex" : 0 }, "schema" : "https://github.com/citation-style-language/schema/raw/master/csl-citation.json" }</w:instrText>
      </w:r>
      <w:r>
        <w:rPr>
          <w:rFonts w:ascii="Times New Roman" w:hAnsi="Times New Roman" w:cs="Times New Roman"/>
          <w:sz w:val="24"/>
          <w:szCs w:val="24"/>
        </w:rPr>
        <w:fldChar w:fldCharType="separate"/>
      </w:r>
      <w:r w:rsidRPr="00A9222F">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uggest another opportunity in terms of a central database holding details of previous disaster relief activities; information contained in such a database could include the type of disaster, the NGOs involved, the suppliers used (and their associated reliability, quality, and lead time ratings), the volunteer organisations involved, and </w:t>
      </w:r>
      <w:r w:rsidR="00EA358D">
        <w:rPr>
          <w:rFonts w:ascii="Times New Roman" w:hAnsi="Times New Roman" w:cs="Times New Roman"/>
          <w:sz w:val="24"/>
          <w:szCs w:val="24"/>
        </w:rPr>
        <w:t xml:space="preserve">the locations and associated capacities of </w:t>
      </w:r>
      <w:r>
        <w:rPr>
          <w:rFonts w:ascii="Times New Roman" w:hAnsi="Times New Roman" w:cs="Times New Roman"/>
          <w:sz w:val="24"/>
          <w:szCs w:val="24"/>
        </w:rPr>
        <w:t>warehouse</w:t>
      </w:r>
      <w:r w:rsidR="00D85B41">
        <w:rPr>
          <w:rFonts w:ascii="Times New Roman" w:hAnsi="Times New Roman" w:cs="Times New Roman"/>
          <w:sz w:val="24"/>
          <w:szCs w:val="24"/>
        </w:rPr>
        <w:t>s</w:t>
      </w:r>
      <w:r>
        <w:rPr>
          <w:rFonts w:ascii="Times New Roman" w:hAnsi="Times New Roman" w:cs="Times New Roman"/>
          <w:sz w:val="24"/>
          <w:szCs w:val="24"/>
        </w:rPr>
        <w:t xml:space="preserve"> among other things. The authors suggest that attaching </w:t>
      </w:r>
      <w:r w:rsidR="00741AF8">
        <w:rPr>
          <w:rFonts w:ascii="Times New Roman" w:hAnsi="Times New Roman" w:cs="Times New Roman"/>
          <w:sz w:val="24"/>
          <w:szCs w:val="24"/>
        </w:rPr>
        <w:t xml:space="preserve">such a </w:t>
      </w:r>
      <w:r>
        <w:rPr>
          <w:rFonts w:ascii="Times New Roman" w:hAnsi="Times New Roman" w:cs="Times New Roman"/>
          <w:sz w:val="24"/>
          <w:szCs w:val="24"/>
        </w:rPr>
        <w:t xml:space="preserve">database to a decision support system (DSS) would allow for more rapid and accurate decisions to be made, empowering those in the field. </w:t>
      </w:r>
      <w:r>
        <w:rPr>
          <w:rFonts w:ascii="Times New Roman" w:hAnsi="Times New Roman" w:cs="Times New Roman"/>
          <w:sz w:val="24"/>
          <w:szCs w:val="24"/>
          <w:lang w:val="en-US"/>
        </w:rPr>
        <w:t xml:space="preserve">Such a database could also be used to match the needs of victims with individual donors in order to facilitate more rapid donation income as well as reducing the amount of unsolicited donations receiv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75-3995.2009.00697.x", "ISSN" : "09696016", "abstract" : "Disasters are on the rise, more complex, and donor support is increasingly unpredictable. In response to this trend humanitarian agencies are looking for more efficient and effective solutions. This paper discusses the evolution of supply chain management in disaster relief and the role of new players like the private sector. It is based on research conducted by the Humanitarian Research Group at INSEAD.", "author" : [ { "dropping-particle" : "", "family" : "Tomasini", "given" : "Rolando", "non-dropping-particle" : "", "parse-names" : false, "suffix" : "" }, { "dropping-particle" : "", "family" : "Wassenhove", "given" : "Luk", "non-dropping-particle" : "Van", "parse-names" : false, "suffix" : "" } ], "container-title" : "International Transactions in Operational Research", "id" : "ITEM-1", "issue" : "5", "issued" : { "date-parts" : [ [ "2009" ] ] }, "page" : "549-559", "title" : "From preparedness to partnerships: case study research on humanitarian logistics", "type" : "article-journal", "volume" : "16" }, "uris" : [ "http://www.mendeley.com/documents/?uuid=11a8b812-4bba-4189-a88e-0a26e5890240" ] } ], "mendeley" : { "formattedCitation" : "(Tomasini and Van Wassenhove, 2009)", "plainTextFormattedCitation" : "(Tomasini and Van Wassenhove, 2009)", "previouslyFormattedCitation" : "(Tomasini and Van Wassenhove, 2009)" }, "properties" : { "noteIndex" : 0 }, "schema" : "https://github.com/citation-style-language/schema/raw/master/csl-citation.json" }</w:instrText>
      </w:r>
      <w:r>
        <w:rPr>
          <w:rFonts w:ascii="Times New Roman" w:hAnsi="Times New Roman" w:cs="Times New Roman"/>
          <w:sz w:val="24"/>
          <w:szCs w:val="24"/>
        </w:rPr>
        <w:fldChar w:fldCharType="separate"/>
      </w:r>
      <w:r w:rsidRPr="00CD6613">
        <w:rPr>
          <w:rFonts w:ascii="Times New Roman" w:hAnsi="Times New Roman" w:cs="Times New Roman"/>
          <w:noProof/>
          <w:sz w:val="24"/>
          <w:szCs w:val="24"/>
        </w:rPr>
        <w:t>(Tomasini and Van Wassenhove, 2009)</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14:paraId="0B82D89A" w14:textId="77777777"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The use of satellite technology is another frequently suggested opportunity; the use of VSAT (very small aperture terminal) services seems appropriate, particularly where local communication infrastructure is damaged or destroy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pe.2009.08.018", "ISBN" : "09255273", "ISSN" : "09255273", "abstract" : "Natural and man-made disasters present an increasing challenge to the management of supply chains for businesses, governments, and humanitarian response agencies. Sharing best practices enables the continued improvement of processes that can further impact lives and livelihoods in the event of a disaster. This case study highlights the experiences of Waffle House Restaurants, which has been nationally recognized for its response to hurricanes in the United States. \u00a9 2009 Elsevier B.V. All rights reserved.", "author" : [ { "dropping-particle" : "", "family" : "Ergun", "given" : "\u00d6zlem", "non-dropping-particle" : "", "parse-names" : false, "suffix" : "" }, { "dropping-particle" : "", "family" : "Heier Stamm", "given" : "Jessica", "non-dropping-particle" : "", "parse-names" : false, "suffix" : "" }, { "dropping-particle" : "", "family" : "Keskinocak", "given" : "Pinar", "non-dropping-particle" : "", "parse-names" : false, "suffix" : "" }, { "dropping-particle" : "", "family" : "Swann", "given" : "Julie", "non-dropping-particle" : "", "parse-names" : false, "suffix" : "" } ], "container-title" : "International Journal of Production Economics", "id" : "ITEM-1", "issue" : "1", "issued" : { "date-parts" : [ [ "2010" ] ] }, "page" : "111-120", "title" : "Waffle House Restaurants hurricane response: A case study", "type" : "article-journal", "volume" : "126" }, "uris" : [ "http://www.mendeley.com/documents/?uuid=fd16bb5d-c018-48dc-85e4-63d7a2986ba8" ] }, { "id" : "ITEM-2", "itemData" : { "DOI" : "10.1108/09593841211254312", "ISBN" : "0959384121125", "ISSN" : "0959-3845", "abstract" : "Purpose \u2013 This paper seeks to examine two humanitarian information coordination bodies. The goals of both coordination bodies are the same, to find mechanisms for multiple organizations, engaged in humanitarian relief, to coordinate efforts around information technology and management. Despite the similarity in goals, each coordination body has taken a different path, one toward defining the problem and solution in a more technical sense and the other as defining the problem and solution as more organizational in nature. Design/methodology/approach \u2013 The paper develops case studies of two coordinating bodies using qualitative methodologies. Findings \u2013 The data suggest that coordination bodies which pursue problems requiring low levels of organizational change are more likely to have visible successes. Coordination bodies that pursue a more challenging agenda, one that aims for information management or management of information technology in ways that require organizational change, are likely to face greater challenges and experience more failures. Research limitations/implications \u2013 The paper only examines two coordination bodies at one point in time thus claims can not be made about all coordination bodies and all information coordination efforts. Originality/value \u2013 In a time where coordination bodies are seen as an answer to the problem of information sharing during disasters, it is essential to gain understanding concerning the success of these efforts. Keywords Structuration theory, Cooperation, Coordination, Global information systems, Humanitarian NGOs, Coordination body, Non-governmental organizations, Information systems Paper type Research paper Information", "author" : [ { "dropping-particle" : "", "family" : "Tapia", "given" : "Andrea", "non-dropping-particle" : "", "parse-names" : false, "suffix" : "" }, { "dropping-particle" : "", "family" : "Maldonado", "given" : "Edgar", "non-dropping-particle" : "", "parse-names" : false, "suffix" : "" }, { "dropping-particle" : "", "family" : "Ngamassi Tchouakeu", "given" : "Louis\u2010Marie", "non-dropping-particle" : "", "parse-names" : false, "suffix" : "" }, { "dropping-particle" : "", "family" : "Maitland", "given" : "Carleen", "non-dropping-particle" : "", "parse-names" : false, "suffix" : "" } ], "container-title" : "Information Technology &amp; People", "id" : "ITEM-2", "issue" : "3", "issued" : { "date-parts" : [ [ "2012" ] ] }, "page" : "240-258", "title" : "Coordinating humanitarian information: The problem of organisational and technical trajectories", "type" : "article-journal", "volume" : "25" }, "uris" : [ "http://www.mendeley.com/documents/?uuid=0a5a23e7-1999-439a-8c08-962dd134e22a" ] } ], "mendeley" : { "formattedCitation" : "(Ergun et al., 2010; Tapia et al., 2012)", "plainTextFormattedCitation" : "(Ergun et al., 2010; Tapia et al., 2012)", "previouslyFormattedCitation" : "(Ergun et al., 2010; Tapia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C63A5A">
        <w:rPr>
          <w:rFonts w:ascii="Times New Roman" w:hAnsi="Times New Roman" w:cs="Times New Roman"/>
          <w:noProof/>
          <w:sz w:val="24"/>
          <w:szCs w:val="24"/>
        </w:rPr>
        <w:t>(Ergun et al., 2010; Tapi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se small satellites are highly portable (some can be transported in a small suitcase) and can be used to allow Internet access in remote areas. Although rather expensive, Tapi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593841211254312", "ISBN" : "0959384121125", "ISSN" : "0959-3845", "abstract" : "Purpose \u2013 This paper seeks to examine two humanitarian information coordination bodies. The goals of both coordination bodies are the same, to find mechanisms for multiple organizations, engaged in humanitarian relief, to coordinate efforts around information technology and management. Despite the similarity in goals, each coordination body has taken a different path, one toward defining the problem and solution in a more technical sense and the other as defining the problem and solution as more organizational in nature. Design/methodology/approach \u2013 The paper develops case studies of two coordinating bodies using qualitative methodologies. Findings \u2013 The data suggest that coordination bodies which pursue problems requiring low levels of organizational change are more likely to have visible successes. Coordination bodies that pursue a more challenging agenda, one that aims for information management or management of information technology in ways that require organizational change, are likely to face greater challenges and experience more failures. Research limitations/implications \u2013 The paper only examines two coordination bodies at one point in time thus claims can not be made about all coordination bodies and all information coordination efforts. Originality/value \u2013 In a time where coordination bodies are seen as an answer to the problem of information sharing during disasters, it is essential to gain understanding concerning the success of these efforts. Keywords Structuration theory, Cooperation, Coordination, Global information systems, Humanitarian NGOs, Coordination body, Non-governmental organizations, Information systems Paper type Research paper Information", "author" : [ { "dropping-particle" : "", "family" : "Tapia", "given" : "Andrea", "non-dropping-particle" : "", "parse-names" : false, "suffix" : "" }, { "dropping-particle" : "", "family" : "Maldonado", "given" : "Edgar", "non-dropping-particle" : "", "parse-names" : false, "suffix" : "" }, { "dropping-particle" : "", "family" : "Ngamassi Tchouakeu", "given" : "Louis\u2010Marie", "non-dropping-particle" : "", "parse-names" : false, "suffix" : "" }, { "dropping-particle" : "", "family" : "Maitland", "given" : "Carleen", "non-dropping-particle" : "", "parse-names" : false, "suffix" : "" } ], "container-title" : "Information Technology &amp; People", "id" : "ITEM-1", "issue" : "3", "issued" : { "date-parts" : [ [ "2012" ] ] }, "page" : "240-258", "title" : "Coordinating humanitarian information: The problem of organisational and technical trajectories", "type" : "article-journal", "volume" : "25" }, "suppress-author" : 1, "uris" : [ "http://www.mendeley.com/documents/?uuid=0a5a23e7-1999-439a-8c08-962dd134e22a" ] } ], "mendeley" : { "formattedCitation" : "(2012)", "plainTextFormattedCitation" : "(2012)", "previouslyFormattedCitation" : "(2012)" }, "properties" : { "noteIndex" : 0 }, "schema" : "https://github.com/citation-style-language/schema/raw/master/csl-citation.json" }</w:instrText>
      </w:r>
      <w:r>
        <w:rPr>
          <w:rFonts w:ascii="Times New Roman" w:hAnsi="Times New Roman" w:cs="Times New Roman"/>
          <w:sz w:val="24"/>
          <w:szCs w:val="24"/>
        </w:rPr>
        <w:fldChar w:fldCharType="separate"/>
      </w:r>
      <w:r w:rsidRPr="00C63A5A">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uggest that NGOs could come together to jointly purchase and maintain such a </w:t>
      </w:r>
      <w:r>
        <w:rPr>
          <w:rFonts w:ascii="Times New Roman" w:hAnsi="Times New Roman" w:cs="Times New Roman"/>
          <w:sz w:val="24"/>
          <w:szCs w:val="24"/>
        </w:rPr>
        <w:lastRenderedPageBreak/>
        <w:t xml:space="preserve">solution. </w:t>
      </w:r>
      <w:r w:rsidRPr="001653A6">
        <w:rPr>
          <w:rFonts w:ascii="Times New Roman" w:hAnsi="Times New Roman" w:cs="Times New Roman"/>
          <w:sz w:val="24"/>
          <w:szCs w:val="24"/>
        </w:rPr>
        <w:t xml:space="preserve">A similar opportunity is that which is offered by the ability to develop bespoke applications (or “apps”) for smart devices such as mobile phones and tablets that can lead to increased resiliency and scalability in the HSC </w:t>
      </w:r>
      <w:r w:rsidRPr="001653A6">
        <w:rPr>
          <w:rFonts w:ascii="Times New Roman" w:hAnsi="Times New Roman" w:cs="Times New Roman"/>
          <w:sz w:val="24"/>
          <w:szCs w:val="24"/>
        </w:rPr>
        <w:fldChar w:fldCharType="begin" w:fldLock="1"/>
      </w:r>
      <w:r w:rsidRPr="001653A6">
        <w:rPr>
          <w:rFonts w:ascii="Times New Roman" w:hAnsi="Times New Roman" w:cs="Times New Roman"/>
          <w:sz w:val="24"/>
          <w:szCs w:val="24"/>
        </w:rPr>
        <w:instrText>ADDIN CSL_CITATION { "citationItems" : [ { "id" : "ITEM-1", "itemData" : { "ISBN" : "15293181", "ISSN" : "15293181", "PMID" : "91831813", "abstract" : "Increasing uncertainty in the business world requires organizations to establish temporary, IT-enabled interorganizational information exchanges on short notice. Information sharing among disaster relief organizations represents an extreme case of these ad hoc interorganizational information exchanges, and therefore provides a good reference point for analyzing firms' strategic competitive and cooperative considerations (co-opetition). While ad hoc IT-enabled interorganizational information sharing is particularly crucial in facilitating efficient disaster response, little research has outlined the main barriers and benefits of participation in these ad hoc information relationships, with the existing literature often overlooking the competitive aspects. We demonstrate that the ad hoc humanitarian context of natural disasters provides additional insights to existing understandings of information sharing costs and benefits under co-opetition. An elaborated game-theoretic model is developed that provides a theoretical foundation for empirical and modeling research on IT-enabled interorganizational information sharing, under co-opetition in disaster relief, as well as in other business contexts.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akolbinger", "given" : "Tina", "non-dropping-particle" : "", "parse-names" : false, "suffix" : "" }, { "dropping-particle" : "", "family" : "Fabian", "given" : "Frances", "non-dropping-particle" : "", "parse-names" : false, "suffix" : "" }, { "dropping-particle" : "", "family" : "Kettinger", "given" : "William", "non-dropping-particle" : "", "parse-names" : false, "suffix" : "" } ], "container-title" : "Communications of the Association for Information Systems", "id" : "ITEM-1", "issue" : "October 2013", "issued" : { "date-parts" : [ [ "2013" ] ] }, "page" : "67-80", "title" : "IT-enabled Interorganizational Information Sharing Under Co-opetition in Disasters: A Game-Theoretic Framework", "type" : "article-journal", "volume" : "33" }, "uris" : [ "http://www.mendeley.com/documents/?uuid=ac5910b0-6283-4a9c-ad93-ff279a68b243" ] } ], "mendeley" : { "formattedCitation" : "(Wakolbinger et al., 2013)", "plainTextFormattedCitation" : "(Wakolbinger et al., 2013)", "previouslyFormattedCitation" : "(Wakolbinger et al., 2013)" }, "properties" : { "noteIndex" : 0 }, "schema" : "https://github.com/citation-style-language/schema/raw/master/csl-citation.json" }</w:instrText>
      </w:r>
      <w:r w:rsidRPr="001653A6">
        <w:rPr>
          <w:rFonts w:ascii="Times New Roman" w:hAnsi="Times New Roman" w:cs="Times New Roman"/>
          <w:sz w:val="24"/>
          <w:szCs w:val="24"/>
        </w:rPr>
        <w:fldChar w:fldCharType="separate"/>
      </w:r>
      <w:r w:rsidRPr="001653A6">
        <w:rPr>
          <w:rFonts w:ascii="Times New Roman" w:hAnsi="Times New Roman" w:cs="Times New Roman"/>
          <w:noProof/>
          <w:sz w:val="24"/>
          <w:szCs w:val="24"/>
        </w:rPr>
        <w:t>(Wakolbinger et al., 2013)</w:t>
      </w:r>
      <w:r w:rsidRPr="001653A6">
        <w:rPr>
          <w:rFonts w:ascii="Times New Roman" w:hAnsi="Times New Roman" w:cs="Times New Roman"/>
          <w:sz w:val="24"/>
          <w:szCs w:val="24"/>
        </w:rPr>
        <w:fldChar w:fldCharType="end"/>
      </w:r>
      <w:r w:rsidRPr="001653A6">
        <w:rPr>
          <w:rFonts w:ascii="Times New Roman" w:hAnsi="Times New Roman" w:cs="Times New Roman"/>
          <w:sz w:val="24"/>
          <w:szCs w:val="24"/>
        </w:rPr>
        <w:t>.</w:t>
      </w:r>
      <w:r>
        <w:rPr>
          <w:rFonts w:ascii="Times New Roman" w:hAnsi="Times New Roman" w:cs="Times New Roman"/>
          <w:sz w:val="24"/>
          <w:szCs w:val="24"/>
        </w:rPr>
        <w:t xml:space="preserve"> The use of satellites is not only restricted to communication; satellite imaging gives those in the field an accurate picture as to the state of the transportation network as well as allowing them to identify the locations of beneficiaries and the optimum routes to get t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om.2012.08.003", "ISBN" : "02726963", "ISSN" : "02726963", "abstract" : "Logistic activity can be thought of as a socio-technical process whereby a social network of individuals orchestrates a series of technical activities using supporting systems such as transportation and communications. To understand the functioning of the entire system requires proper consideration of all its components. We identify seven key components: the objectives being pursued, the origin of the commodity flows to be transported, knowledge of demand, the decision-making structure, periodicity and volume of logistic activities, and the state of the social networks and supporting systems. Based on our analysis of the differences between commercial and humanitarian logistics, we pinpoint research gaps that need to be filled to enhance both the efficiency of humanitarian logistics and the realism of the mathematical models designed to support it. We argue that humanitarian logistics is too broad a field to fit neatly into a single definition of operational conditions. At one end of the spectrum we find humanitarian logistic efforts of the kind conducted in long-term disaster recovery and humanitarian assistance, where operational efficiency - akin to commercial logistics - is a prime consideration. At the other, post-disaster humanitarian logistic operations involved in disaster response and short-term recovery activities represent a vastly different operational environment, often in chaotic settings where urgent needs, life-or-death decisions and scarce resources are the norm. The huge contrast between these operational environments requires that they be treated separately. \u00a9 2012 Elsevier B.V.", "author" : [ { "dropping-particle" : "", "family" : "Holguin-Veras", "given" : "Jose", "non-dropping-particle" : "", "parse-names" : false, "suffix" : "" }, { "dropping-particle" : "", "family" : "Jaller", "given" : "Miguel", "non-dropping-particle" : "", "parse-names" : false, "suffix" : "" }, { "dropping-particle" : "", "family" : "Wassenhove", "given" : "Luk", "non-dropping-particle" : "Van", "parse-names" : false, "suffix" : "" }, { "dropping-particle" : "", "family" : "P\u00e9rez", "given" : "Noel", "non-dropping-particle" : "", "parse-names" : false, "suffix" : "" }, { "dropping-particle" : "", "family" : "Wachtendorf", "given" : "Tricia", "non-dropping-particle" : "", "parse-names" : false, "suffix" : "" } ], "container-title" : "Journal of Operations Management", "id" : "ITEM-1", "issue" : "7-8", "issued" : { "date-parts" : [ [ "2012" ] ] }, "page" : "494-506", "publisher" : "Elsevier B.V.", "title" : "On the unique features of post-disaster humanitarian logistics", "type" : "article-journal", "volume" : "30" }, "uris" : [ "http://www.mendeley.com/documents/?uuid=bd502e32-fb72-4a02-ac38-5b828a262d5f" ] } ], "mendeley" : { "formattedCitation" : "(Holguin-Veras et al., 2012)", "plainTextFormattedCitation" : "(Holguin-Veras et al., 2012)", "previouslyFormattedCitation" : "(Holguin-Veras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A10F0A">
        <w:rPr>
          <w:rFonts w:ascii="Times New Roman" w:hAnsi="Times New Roman" w:cs="Times New Roman"/>
          <w:noProof/>
          <w:sz w:val="24"/>
          <w:szCs w:val="24"/>
        </w:rPr>
        <w:t>(Holguin-Vera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Having access to this information that is both current and highly accurate is incredibly helpful to those in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mpenvurbsys.2013.05.003", "ISBN" : "0198-9715", "ISSN" : "01989715", "abstract" : "Natural disasters such as earthquakes and tsunamis occur all over the world, altering the physical landscape and often severely disrupting people's daily lives. Recently researchers' attention has focused on using crowds of volunteers to help map the damaged infrastructure and devastation caused by natural disasters, such as those in Haiti and Pakistan. This data is extremely useful, as it is allows us to assess damage and thus aid the distribution of relief, but it tells us little about how the people in such areas will react to the devastation. This paper demonstrates a prototype spatially explicit agent-based model, created using crowdsourced geographic information and other sources of publicly available data, which can be used to study the aftermath of a catastrophic event. The specific case modelled here is the Haiti earthquake of January 2010. Crowdsourced data is used to build the initial populations of people affected by the event, to construct their environment, and to set their needs based on the damage to buildings. We explore how people react to the distribution of aid, as well as how rumours relating to aid availability propagate through the population. Such a model could potentially provide a link between socio-cultural information about the people affected and the relevant humanitarian relief organizations. \u00a9 2013 Elsevier Ltd.", "author" : [ { "dropping-particle" : "", "family" : "Crooks", "given" : "Andrew", "non-dropping-particle" : "", "parse-names" : false, "suffix" : "" }, { "dropping-particle" : "", "family" : "Wise", "given" : "Sarah", "non-dropping-particle" : "", "parse-names" : false, "suffix" : "" } ], "container-title" : "Computers, Environment and Urban Systems", "id" : "ITEM-1", "issued" : { "date-parts" : [ [ "2013" ] ] }, "page" : "100-111", "publisher" : "Elsevier Ltd", "title" : "GIS and agent-based models for humanitarian assistance", "type" : "article-journal", "volume" : "41" }, "uris" : [ "http://www.mendeley.com/documents/?uuid=93d244f3-6dd8-4833-8257-b9635a69c6d7" ] } ], "mendeley" : { "formattedCitation" : "(Crooks and Wise, 2013)", "plainTextFormattedCitation" : "(Crooks and Wise, 2013)", "previouslyFormattedCitation" : "(Crooks and Wise, 2013)" }, "properties" : { "noteIndex" : 0 }, "schema" : "https://github.com/citation-style-language/schema/raw/master/csl-citation.json" }</w:instrText>
      </w:r>
      <w:r>
        <w:rPr>
          <w:rFonts w:ascii="Times New Roman" w:hAnsi="Times New Roman" w:cs="Times New Roman"/>
          <w:sz w:val="24"/>
          <w:szCs w:val="24"/>
        </w:rPr>
        <w:fldChar w:fldCharType="separate"/>
      </w:r>
      <w:r w:rsidRPr="00EE25AA">
        <w:rPr>
          <w:rFonts w:ascii="Times New Roman" w:hAnsi="Times New Roman" w:cs="Times New Roman"/>
          <w:noProof/>
          <w:sz w:val="24"/>
          <w:szCs w:val="24"/>
        </w:rPr>
        <w:t>(Crooks and Wise, 2013)</w:t>
      </w:r>
      <w:r>
        <w:rPr>
          <w:rFonts w:ascii="Times New Roman" w:hAnsi="Times New Roman" w:cs="Times New Roman"/>
          <w:sz w:val="24"/>
          <w:szCs w:val="24"/>
        </w:rPr>
        <w:fldChar w:fldCharType="end"/>
      </w:r>
      <w:r>
        <w:rPr>
          <w:rFonts w:ascii="Times New Roman" w:hAnsi="Times New Roman" w:cs="Times New Roman"/>
          <w:sz w:val="24"/>
          <w:szCs w:val="24"/>
        </w:rPr>
        <w:t>.</w:t>
      </w:r>
    </w:p>
    <w:p w14:paraId="35BC487D" w14:textId="77777777" w:rsidR="00340A6F" w:rsidRDefault="00340A6F" w:rsidP="00340A6F">
      <w:pPr>
        <w:jc w:val="both"/>
        <w:rPr>
          <w:rFonts w:ascii="Times New Roman" w:hAnsi="Times New Roman" w:cs="Times New Roman"/>
          <w:sz w:val="24"/>
          <w:szCs w:val="24"/>
        </w:rPr>
      </w:pPr>
      <w:r>
        <w:rPr>
          <w:rFonts w:ascii="Times New Roman" w:hAnsi="Times New Roman" w:cs="Times New Roman"/>
          <w:sz w:val="24"/>
          <w:szCs w:val="24"/>
        </w:rPr>
        <w:tab/>
        <w:t xml:space="preserve">An opportunity that has gained a large degree of interest is the use of Web 2.0 / social media for HSC operations; the importance of social media (in particular social networks) in disaster relief has gained traction in the liter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Pr>
          <w:rFonts w:ascii="Times New Roman" w:hAnsi="Times New Roman" w:cs="Times New Roman"/>
          <w:sz w:val="24"/>
          <w:szCs w:val="24"/>
        </w:rPr>
        <w:fldChar w:fldCharType="separate"/>
      </w:r>
      <w:r w:rsidRPr="009964C5">
        <w:rPr>
          <w:rFonts w:ascii="Times New Roman" w:hAnsi="Times New Roman" w:cs="Times New Roman"/>
          <w:noProof/>
          <w:sz w:val="24"/>
          <w:szCs w:val="24"/>
        </w:rPr>
        <w:t>(Yates and Paquette, 2011)</w:t>
      </w:r>
      <w:r>
        <w:rPr>
          <w:rFonts w:ascii="Times New Roman" w:hAnsi="Times New Roman" w:cs="Times New Roman"/>
          <w:sz w:val="24"/>
          <w:szCs w:val="24"/>
        </w:rPr>
        <w:fldChar w:fldCharType="end"/>
      </w:r>
      <w:r>
        <w:rPr>
          <w:rFonts w:ascii="Times New Roman" w:hAnsi="Times New Roman" w:cs="Times New Roman"/>
          <w:sz w:val="24"/>
          <w:szCs w:val="24"/>
        </w:rPr>
        <w:t xml:space="preserve">, particularly as some have already found that social media usage can improve HSC coordin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om.2012.08.003", "ISBN" : "02726963", "ISSN" : "02726963", "abstract" : "Logistic activity can be thought of as a socio-technical process whereby a social network of individuals orchestrates a series of technical activities using supporting systems such as transportation and communications. To understand the functioning of the entire system requires proper consideration of all its components. We identify seven key components: the objectives being pursued, the origin of the commodity flows to be transported, knowledge of demand, the decision-making structure, periodicity and volume of logistic activities, and the state of the social networks and supporting systems. Based on our analysis of the differences between commercial and humanitarian logistics, we pinpoint research gaps that need to be filled to enhance both the efficiency of humanitarian logistics and the realism of the mathematical models designed to support it. We argue that humanitarian logistics is too broad a field to fit neatly into a single definition of operational conditions. At one end of the spectrum we find humanitarian logistic efforts of the kind conducted in long-term disaster recovery and humanitarian assistance, where operational efficiency - akin to commercial logistics - is a prime consideration. At the other, post-disaster humanitarian logistic operations involved in disaster response and short-term recovery activities represent a vastly different operational environment, often in chaotic settings where urgent needs, life-or-death decisions and scarce resources are the norm. The huge contrast between these operational environments requires that they be treated separately. \u00a9 2012 Elsevier B.V.", "author" : [ { "dropping-particle" : "", "family" : "Holguin-Veras", "given" : "Jose", "non-dropping-particle" : "", "parse-names" : false, "suffix" : "" }, { "dropping-particle" : "", "family" : "Jaller", "given" : "Miguel", "non-dropping-particle" : "", "parse-names" : false, "suffix" : "" }, { "dropping-particle" : "", "family" : "Wassenhove", "given" : "Luk", "non-dropping-particle" : "Van", "parse-names" : false, "suffix" : "" }, { "dropping-particle" : "", "family" : "P\u00e9rez", "given" : "Noel", "non-dropping-particle" : "", "parse-names" : false, "suffix" : "" }, { "dropping-particle" : "", "family" : "Wachtendorf", "given" : "Tricia", "non-dropping-particle" : "", "parse-names" : false, "suffix" : "" } ], "container-title" : "Journal of Operations Management", "id" : "ITEM-1", "issue" : "7-8", "issued" : { "date-parts" : [ [ "2012" ] ] }, "page" : "494-506", "publisher" : "Elsevier B.V.", "title" : "On the unique features of post-disaster humanitarian logistics", "type" : "article-journal", "volume" : "30" }, "uris" : [ "http://www.mendeley.com/documents/?uuid=bd502e32-fb72-4a02-ac38-5b828a262d5f" ] } ], "mendeley" : { "formattedCitation" : "(Holguin-Veras et al., 2012)", "plainTextFormattedCitation" : "(Holguin-Veras et al., 2012)", "previouslyFormattedCitation" : "(Holguin-Veras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9964C5">
        <w:rPr>
          <w:rFonts w:ascii="Times New Roman" w:hAnsi="Times New Roman" w:cs="Times New Roman"/>
          <w:noProof/>
          <w:sz w:val="24"/>
          <w:szCs w:val="24"/>
        </w:rPr>
        <w:t>(Holguin-Veras et al., 2012)</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proliferation of social networking sites allows NGOs to track victims’ activities before, during and after a disaster hits, whilst also allowing victims to report incidents that are occurring in real-time; victims are also able to receive up-to-date emergency information from government agencies and NGOs, allowing for a more coordinated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jsl.2013.05.005", "ISSN" : "20925212", "abstract" : "Business collaboration is increasingly the focus of management scholars and practitioners alike. Collaboration brings both benefits to organizations and numerous challenges. In disaster management, the response to events that impact people, communities and businesses frequently involves the response of multiple organizations. Collaboration in this chaotic and uncertain environment is difficult. Humanitarian supply chains are part of a service-based industry, thus interactions and relationships with people are necessary, further increasing the management complexities. Managing humanitarian supply chains is a people business that still appears to be anchored in an efficiency paradigm focusing on cost reduction. This paper examines challenges and issues involved in collaboration and coordination in the context of the humanitarian supply chains through the lens of international human resource management practices. It suggests greater emphasis on developing an effectiveness paradigm that focuses on value creation, knowledge sharing and collaboration. Understanding collaboration in the complex context of humanitarian supply chains provides opportunities for application of this learning from the business world. Copyright ?? 2013, The Korean Association of Shipping and Logistics.", "author" : [ { "dropping-particle" : "", "family" : "Pateman", "given" : "Hilary", "non-dropping-particle" : "", "parse-names" : false, "suffix" : "" }, { "dropping-particle" : "", "family" : "Hughes", "given" : "Kate", "non-dropping-particle" : "", "parse-names" : false, "suffix" : "" }, { "dropping-particle" : "", "family" : "Cahoon", "given" : "Stephen", "non-dropping-particle" : "", "parse-names" : false, "suffix" : "" } ], "container-title" : "Asian Journal of Shipping and Logistics", "id" : "ITEM-1", "issue" : "1", "issued" : { "date-parts" : [ [ "2013" ] ] }, "page" : "81-102", "title" : "Humanizing humanitarian supply chains : A synthesis of key challenges", "type" : "article-journal", "volume" : "29" }, "uris" : [ "http://www.mendeley.com/documents/?uuid=833fd4ed-69dd-43e6-880a-16daf4e2d804" ] } ], "mendeley" : { "formattedCitation" : "(Pateman et al., 2013)", "plainTextFormattedCitation" : "(Pateman et al., 2013)", "previouslyFormattedCitation" : "(Patema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6644E1">
        <w:rPr>
          <w:rFonts w:ascii="Times New Roman" w:hAnsi="Times New Roman" w:cs="Times New Roman"/>
          <w:noProof/>
          <w:sz w:val="24"/>
          <w:szCs w:val="24"/>
        </w:rPr>
        <w:t>(Patema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n this regard, established social media platforms such as Facebook and Twitter allow NGOs to gain a highly accurate understanding of the situation in the affected area in a short space of time, allowing them to assess the damage to the infrastructure for transportation purposes as well as the relative security situation in the area and the number (and associated needs) of those affected by the disas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mpenvurbsys.2013.05.003", "ISBN" : "0198-9715", "ISSN" : "01989715", "abstract" : "Natural disasters such as earthquakes and tsunamis occur all over the world, altering the physical landscape and often severely disrupting people's daily lives. Recently researchers' attention has focused on using crowds of volunteers to help map the damaged infrastructure and devastation caused by natural disasters, such as those in Haiti and Pakistan. This data is extremely useful, as it is allows us to assess damage and thus aid the distribution of relief, but it tells us little about how the people in such areas will react to the devastation. This paper demonstrates a prototype spatially explicit agent-based model, created using crowdsourced geographic information and other sources of publicly available data, which can be used to study the aftermath of a catastrophic event. The specific case modelled here is the Haiti earthquake of January 2010. Crowdsourced data is used to build the initial populations of people affected by the event, to construct their environment, and to set their needs based on the damage to buildings. We explore how people react to the distribution of aid, as well as how rumours relating to aid availability propagate through the population. Such a model could potentially provide a link between socio-cultural information about the people affected and the relevant humanitarian relief organizations. \u00a9 2013 Elsevier Ltd.", "author" : [ { "dropping-particle" : "", "family" : "Crooks", "given" : "Andrew", "non-dropping-particle" : "", "parse-names" : false, "suffix" : "" }, { "dropping-particle" : "", "family" : "Wise", "given" : "Sarah", "non-dropping-particle" : "", "parse-names" : false, "suffix" : "" } ], "container-title" : "Computers, Environment and Urban Systems", "id" : "ITEM-1", "issued" : { "date-parts" : [ [ "2013" ] ] }, "page" : "100-111", "publisher" : "Elsevier Ltd", "title" : "GIS and agent-based models for humanitarian assistance", "type" : "article-journal", "volume" : "41" }, "uris" : [ "http://www.mendeley.com/documents/?uuid=93d244f3-6dd8-4833-8257-b9635a69c6d7" ] } ], "mendeley" : { "formattedCitation" : "(Crooks and Wise, 2013)", "plainTextFormattedCitation" : "(Crooks and Wise, 2013)", "previouslyFormattedCitation" : "(Crooks and Wise, 2013)" }, "properties" : { "noteIndex" : 0 }, "schema" : "https://github.com/citation-style-language/schema/raw/master/csl-citation.json" }</w:instrText>
      </w:r>
      <w:r>
        <w:rPr>
          <w:rFonts w:ascii="Times New Roman" w:hAnsi="Times New Roman" w:cs="Times New Roman"/>
          <w:sz w:val="24"/>
          <w:szCs w:val="24"/>
        </w:rPr>
        <w:fldChar w:fldCharType="separate"/>
      </w:r>
      <w:r w:rsidRPr="00EE25AA">
        <w:rPr>
          <w:rFonts w:ascii="Times New Roman" w:hAnsi="Times New Roman" w:cs="Times New Roman"/>
          <w:noProof/>
          <w:sz w:val="24"/>
          <w:szCs w:val="24"/>
        </w:rPr>
        <w:t>(Crooks and Wise, 2013)</w:t>
      </w:r>
      <w:r>
        <w:rPr>
          <w:rFonts w:ascii="Times New Roman" w:hAnsi="Times New Roman" w:cs="Times New Roman"/>
          <w:sz w:val="24"/>
          <w:szCs w:val="24"/>
        </w:rPr>
        <w:fldChar w:fldCharType="end"/>
      </w:r>
      <w:r>
        <w:rPr>
          <w:rFonts w:ascii="Times New Roman" w:hAnsi="Times New Roman" w:cs="Times New Roman"/>
          <w:sz w:val="24"/>
          <w:szCs w:val="24"/>
        </w:rPr>
        <w:t>.</w:t>
      </w:r>
    </w:p>
    <w:p w14:paraId="1335B443" w14:textId="2B039926"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Other applications for social media include searching for missing relatives, fundraising for NGOs, and matching donations with dem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9600031111101411", "ISBN" : "0960-0035", "ISSN" : "0960-0035", "abstract" : "Purpose \u201a\u00c4\u00ec The aim of this paper is to present current trends and developments in humanitarian logistics (HL) practice, research, and education, and analyze the gaps between these. The article serves as an update on previous literature reviews in HL. Design/methodology/approach \u201a\u00c4\u00ec The paper is primarily conceptual and develops a framework for analyzing trends and gaps between HL research, education, and practice. Data are compiled through keyword searches, publicly available bibliographies, and web sites of educational institutions, as well as drawing on material from practitioner workshops, tutorials, conference presentations, and personal communication with practitioners and educators. Findings \u201a\u00c4\u00ec Gaps are revealed in HL practice, research, education, as well as between these. Few education programs to date consider the skill needs of humanitarian logisticians, but future trends in practice and research can be used to develop them further. More empirical and practice-near research is called for at the same time as there is a need for comparative analyses, generic models, and theory building in HL. Research limitations/implications \u201a\u00c4\u00ec Any attempt to grasp current trends in a field is delimited by a lack of overview of the activities of an abundance of HL and fragmented research communities. The article advocates a broader view and openness across organizations and disciplines. Practical implications \u201a\u00c4\u00ec The gap analysis indicates not only trends but also gaps in HL practice and highlights the need to consider new societal pressures such as climate change and urbanization. Social implications \u201a\u00c4\u00ec HL is concerned with serving beneficiaries; thus, their welfare is at the core of the discipline. Originality/value \u201a\u00c4\u00ec Several articles have reviewed HL research before, but gaps between practice, research, and education have not yet been addressed.", "author" : [ { "dropping-particle" : "", "family" : "Kovacs", "given" : "Gyongyi", "non-dropping-particle" : "", "parse-names" : false, "suffix" : "" }, { "dropping-particle" : "", "family" : "Spens", "given" : "Karen M.", "non-dropping-particle" : "", "parse-names" : false, "suffix" : "" } ], "container-title" : "International Journal of Physical Distribution &amp; Logistics Management", "id" : "ITEM-1", "issue" : "1", "issued" : { "date-parts" : [ [ "2011" ] ] }, "page" : "32-45", "title" : "Trends and developments in humanitarian logistics \u2013 a gap analysis", "type" : "article-journal", "volume" : "41" }, "uris" : [ "http://www.mendeley.com/documents/?uuid=9d02cee6-7687-4e46-9ac6-247f84881b06" ] } ], "mendeley" : { "formattedCitation" : "(Kovacs and Spens, 2011)", "plainTextFormattedCitation" : "(Kovacs and Spens, 2011)", "previouslyFormattedCitation" : "(Kovacs and Spens, 2011)" }, "properties" : { "noteIndex" : 0 }, "schema" : "https://github.com/citation-style-language/schema/raw/master/csl-citation.json" }</w:instrText>
      </w:r>
      <w:r>
        <w:rPr>
          <w:rFonts w:ascii="Times New Roman" w:hAnsi="Times New Roman" w:cs="Times New Roman"/>
          <w:sz w:val="24"/>
          <w:szCs w:val="24"/>
        </w:rPr>
        <w:fldChar w:fldCharType="separate"/>
      </w:r>
      <w:r w:rsidRPr="00342B0B">
        <w:rPr>
          <w:rFonts w:ascii="Times New Roman" w:hAnsi="Times New Roman" w:cs="Times New Roman"/>
          <w:noProof/>
          <w:sz w:val="24"/>
          <w:szCs w:val="24"/>
        </w:rPr>
        <w:t>(Kovacs and Spen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social media fundamentally changes the nature of donations; rather than asking for donations, NGOs can now ask for people’s time through crowdsourcing initiatives whereby individuals assist in the HSC operation by tagging photos, marking areas of interest on satellite images, and also offering vital information on local cultural norms and other background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Pr>
          <w:rFonts w:ascii="Times New Roman" w:hAnsi="Times New Roman" w:cs="Times New Roman"/>
          <w:sz w:val="24"/>
          <w:szCs w:val="24"/>
        </w:rPr>
        <w:fldChar w:fldCharType="separate"/>
      </w:r>
      <w:r w:rsidRPr="009964C5">
        <w:rPr>
          <w:rFonts w:ascii="Times New Roman" w:hAnsi="Times New Roman" w:cs="Times New Roman"/>
          <w:noProof/>
          <w:sz w:val="24"/>
          <w:szCs w:val="24"/>
        </w:rPr>
        <w:t>(Yates and Paquette, 2011)</w:t>
      </w:r>
      <w:r>
        <w:rPr>
          <w:rFonts w:ascii="Times New Roman" w:hAnsi="Times New Roman" w:cs="Times New Roman"/>
          <w:sz w:val="24"/>
          <w:szCs w:val="24"/>
        </w:rPr>
        <w:fldChar w:fldCharType="end"/>
      </w:r>
      <w:r>
        <w:rPr>
          <w:rFonts w:ascii="Times New Roman" w:hAnsi="Times New Roman" w:cs="Times New Roman"/>
          <w:sz w:val="24"/>
          <w:szCs w:val="24"/>
        </w:rPr>
        <w:t>.</w:t>
      </w:r>
      <w:r w:rsidRPr="002751CC">
        <w:rPr>
          <w:rFonts w:ascii="Times New Roman" w:hAnsi="Times New Roman" w:cs="Times New Roman"/>
          <w:sz w:val="24"/>
          <w:szCs w:val="24"/>
        </w:rPr>
        <w:t xml:space="preserve"> </w:t>
      </w:r>
      <w:r>
        <w:rPr>
          <w:rFonts w:ascii="Times New Roman" w:hAnsi="Times New Roman" w:cs="Times New Roman"/>
          <w:sz w:val="24"/>
          <w:szCs w:val="24"/>
        </w:rPr>
        <w:t xml:space="preserve">The first recorded use of social networks and crowdsourcing occurred during the Haiti earthquake in 2010, whereby citizens, NGOs, the armed forces, technical experts and government organisations utilised these tools extensively to help coordinate the HSC operations in real time, </w:t>
      </w:r>
      <w:r w:rsidR="00B5267E">
        <w:rPr>
          <w:rFonts w:ascii="Times New Roman" w:hAnsi="Times New Roman" w:cs="Times New Roman"/>
          <w:sz w:val="24"/>
          <w:szCs w:val="24"/>
        </w:rPr>
        <w:t xml:space="preserve">with </w:t>
      </w:r>
      <w:r>
        <w:rPr>
          <w:rFonts w:ascii="Times New Roman" w:hAnsi="Times New Roman" w:cs="Times New Roman"/>
          <w:sz w:val="24"/>
          <w:szCs w:val="24"/>
        </w:rPr>
        <w:t xml:space="preserve">these tools </w:t>
      </w:r>
      <w:r w:rsidR="00B5267E">
        <w:rPr>
          <w:rFonts w:ascii="Times New Roman" w:hAnsi="Times New Roman" w:cs="Times New Roman"/>
          <w:sz w:val="24"/>
          <w:szCs w:val="24"/>
        </w:rPr>
        <w:t xml:space="preserve">now being used </w:t>
      </w:r>
      <w:r>
        <w:rPr>
          <w:rFonts w:ascii="Times New Roman" w:hAnsi="Times New Roman" w:cs="Times New Roman"/>
          <w:sz w:val="24"/>
          <w:szCs w:val="24"/>
        </w:rPr>
        <w:t xml:space="preserve">regularly in HSC operations to fill the information ga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mpenvurbsys.2013.05.003", "ISBN" : "0198-9715", "ISSN" : "01989715", "abstract" : "Natural disasters such as earthquakes and tsunamis occur all over the world, altering the physical landscape and often severely disrupting people's daily lives. Recently researchers' attention has focused on using crowds of volunteers to help map the damaged infrastructure and devastation caused by natural disasters, such as those in Haiti and Pakistan. This data is extremely useful, as it is allows us to assess damage and thus aid the distribution of relief, but it tells us little about how the people in such areas will react to the devastation. This paper demonstrates a prototype spatially explicit agent-based model, created using crowdsourced geographic information and other sources of publicly available data, which can be used to study the aftermath of a catastrophic event. The specific case modelled here is the Haiti earthquake of January 2010. Crowdsourced data is used to build the initial populations of people affected by the event, to construct their environment, and to set their needs based on the damage to buildings. We explore how people react to the distribution of aid, as well as how rumours relating to aid availability propagate through the population. Such a model could potentially provide a link between socio-cultural information about the people affected and the relevant humanitarian relief organizations. \u00a9 2013 Elsevier Ltd.", "author" : [ { "dropping-particle" : "", "family" : "Crooks", "given" : "Andrew", "non-dropping-particle" : "", "parse-names" : false, "suffix" : "" }, { "dropping-particle" : "", "family" : "Wise", "given" : "Sarah", "non-dropping-particle" : "", "parse-names" : false, "suffix" : "" } ], "container-title" : "Computers, Environment and Urban Systems", "id" : "ITEM-1", "issued" : { "date-parts" : [ [ "2013" ] ] }, "page" : "100-111", "publisher" : "Elsevier Ltd", "title" : "GIS and agent-based models for humanitarian assistance", "type" : "article-journal", "volume" : "41" }, "uris" : [ "http://www.mendeley.com/documents/?uuid=93d244f3-6dd8-4833-8257-b9635a69c6d7" ] } ], "mendeley" : { "formattedCitation" : "(Crooks and Wise, 2013)", "plainTextFormattedCitation" : "(Crooks and Wise, 2013)", "previouslyFormattedCitation" : "(Crooks and Wise, 2013)" }, "properties" : { "noteIndex" : 0 }, "schema" : "https://github.com/citation-style-language/schema/raw/master/csl-citation.json" }</w:instrText>
      </w:r>
      <w:r>
        <w:rPr>
          <w:rFonts w:ascii="Times New Roman" w:hAnsi="Times New Roman" w:cs="Times New Roman"/>
          <w:sz w:val="24"/>
          <w:szCs w:val="24"/>
        </w:rPr>
        <w:fldChar w:fldCharType="separate"/>
      </w:r>
      <w:r w:rsidRPr="0028072A">
        <w:rPr>
          <w:rFonts w:ascii="Times New Roman" w:hAnsi="Times New Roman" w:cs="Times New Roman"/>
          <w:noProof/>
          <w:sz w:val="24"/>
          <w:szCs w:val="24"/>
        </w:rPr>
        <w:t>(Crooks and Wise, 2013)</w:t>
      </w:r>
      <w:r>
        <w:rPr>
          <w:rFonts w:ascii="Times New Roman" w:hAnsi="Times New Roman" w:cs="Times New Roman"/>
          <w:sz w:val="24"/>
          <w:szCs w:val="24"/>
        </w:rPr>
        <w:fldChar w:fldCharType="end"/>
      </w:r>
      <w:r>
        <w:rPr>
          <w:rFonts w:ascii="Times New Roman" w:hAnsi="Times New Roman" w:cs="Times New Roman"/>
          <w:sz w:val="24"/>
          <w:szCs w:val="24"/>
        </w:rPr>
        <w:t xml:space="preserve">. Both NGO and military personnel took hundreds of photographs that were then uploaded on to wikis so that everyone involved in the operation could understand the current situation on the ground; all users were then able to comment on the usefulness of these photograp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uris" : [ "http://www.mendeley.com/documents/?uuid=dc68b824-b8ee-459c-89a1-7e06bc518953" ] } ], "mendeley" : { "formattedCitation" : "(Yates and Paquette, 2011)", "plainTextFormattedCitation" : "(Yates and Paquette, 2011)", "previouslyFormattedCitation" : "(Yates and Paquette, 2011)" }, "properties" : { "noteIndex" : 0 }, "schema" : "https://github.com/citation-style-language/schema/raw/master/csl-citation.json" }</w:instrText>
      </w:r>
      <w:r>
        <w:rPr>
          <w:rFonts w:ascii="Times New Roman" w:hAnsi="Times New Roman" w:cs="Times New Roman"/>
          <w:sz w:val="24"/>
          <w:szCs w:val="24"/>
        </w:rPr>
        <w:fldChar w:fldCharType="separate"/>
      </w:r>
      <w:r w:rsidRPr="009964C5">
        <w:rPr>
          <w:rFonts w:ascii="Times New Roman" w:hAnsi="Times New Roman" w:cs="Times New Roman"/>
          <w:noProof/>
          <w:sz w:val="24"/>
          <w:szCs w:val="24"/>
        </w:rPr>
        <w:t>(Yates and Paquette, 2011)</w:t>
      </w:r>
      <w:r>
        <w:rPr>
          <w:rFonts w:ascii="Times New Roman" w:hAnsi="Times New Roman" w:cs="Times New Roman"/>
          <w:sz w:val="24"/>
          <w:szCs w:val="24"/>
        </w:rPr>
        <w:fldChar w:fldCharType="end"/>
      </w:r>
      <w:r>
        <w:rPr>
          <w:rFonts w:ascii="Times New Roman" w:hAnsi="Times New Roman" w:cs="Times New Roman"/>
          <w:sz w:val="24"/>
          <w:szCs w:val="24"/>
        </w:rPr>
        <w:t>.</w:t>
      </w:r>
      <w:r w:rsidRPr="00AA5D94">
        <w:rPr>
          <w:rFonts w:ascii="Times New Roman" w:hAnsi="Times New Roman" w:cs="Times New Roman"/>
          <w:sz w:val="24"/>
          <w:szCs w:val="24"/>
        </w:rPr>
        <w:t xml:space="preserve"> </w:t>
      </w:r>
      <w:r>
        <w:rPr>
          <w:rFonts w:ascii="Times New Roman" w:hAnsi="Times New Roman" w:cs="Times New Roman"/>
          <w:sz w:val="24"/>
          <w:szCs w:val="24"/>
        </w:rPr>
        <w:t xml:space="preserve">Crooks and W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ompenvurbsys.2013.05.003", "ISBN" : "0198-9715", "ISSN" : "01989715", "abstract" : "Natural disasters such as earthquakes and tsunamis occur all over the world, altering the physical landscape and often severely disrupting people's daily lives. Recently researchers' attention has focused on using crowds of volunteers to help map the damaged infrastructure and devastation caused by natural disasters, such as those in Haiti and Pakistan. This data is extremely useful, as it is allows us to assess damage and thus aid the distribution of relief, but it tells us little about how the people in such areas will react to the devastation. This paper demonstrates a prototype spatially explicit agent-based model, created using crowdsourced geographic information and other sources of publicly available data, which can be used to study the aftermath of a catastrophic event. The specific case modelled here is the Haiti earthquake of January 2010. Crowdsourced data is used to build the initial populations of people affected by the event, to construct their environment, and to set their needs based on the damage to buildings. We explore how people react to the distribution of aid, as well as how rumours relating to aid availability propagate through the population. Such a model could potentially provide a link between socio-cultural information about the people affected and the relevant humanitarian relief organizations. \u00a9 2013 Elsevier Ltd.", "author" : [ { "dropping-particle" : "", "family" : "Crooks", "given" : "Andrew", "non-dropping-particle" : "", "parse-names" : false, "suffix" : "" }, { "dropping-particle" : "", "family" : "Wise", "given" : "Sarah", "non-dropping-particle" : "", "parse-names" : false, "suffix" : "" } ], "container-title" : "Computers, Environment and Urban Systems", "id" : "ITEM-1", "issued" : { "date-parts" : [ [ "2013" ] ] }, "page" : "100-111", "publisher" : "Elsevier Ltd", "title" : "GIS and agent-based models for humanitarian assistance", "type" : "article-journal", "volume" : "41" }, "suppress-author" : 1, "uris" : [ "http://www.mendeley.com/documents/?uuid=93d244f3-6dd8-4833-8257-b9635a69c6d7" ] } ], "mendeley" : { "formattedCitation" : "(2013)", "plainTextFormattedCitation" : "(2013)", "previouslyFormattedCitation" : "(2013)" }, "properties" : { "noteIndex" : 0 }, "schema" : "https://github.com/citation-style-language/schema/raw/master/csl-citation.json" }</w:instrText>
      </w:r>
      <w:r>
        <w:rPr>
          <w:rFonts w:ascii="Times New Roman" w:hAnsi="Times New Roman" w:cs="Times New Roman"/>
          <w:sz w:val="24"/>
          <w:szCs w:val="24"/>
        </w:rPr>
        <w:fldChar w:fldCharType="separate"/>
      </w:r>
      <w:r w:rsidRPr="009174A8">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uggest that this increased use of Web 2.0 tools has facilitated a move from Disaster Relief 1.0 to Disaster Relief 2.0; Web 2.0 is characterised as the use of tools that allow for user-generated content, therefore Disaster Relief 2.0 can be characterised as the numerous parties involved in the HSC utilising such tools to help fill the gaps in information almost instantaneously.</w:t>
      </w:r>
    </w:p>
    <w:p w14:paraId="0E512172" w14:textId="753B0869"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Yates and Paquet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ijinfomgt.2010.10.001", "ISBN" : "0268-4012", "ISSN" : "02684012", "abstract" : "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 "author" : [ { "dropping-particle" : "", "family" : "Yates", "given" : "Dave", "non-dropping-particle" : "", "parse-names" : false, "suffix" : "" }, { "dropping-particle" : "", "family" : "Paquette", "given" : "Scott", "non-dropping-particle" : "", "parse-names" : false, "suffix" : "" } ], "container-title" : "International Journal of Information Management", "id" : "ITEM-1", "issue" : "1", "issued" : { "date-parts" : [ [ "2011" ] ] }, "page" : "6-13", "publisher" : "Elsevier Ltd", "title" : "Emergency knowledge management and social media technologies: A case study of the 2010 Haitian earthquake", "type" : "article-journal", "volume" : "31" }, "suppress-author" : 1, "uris" : [ "http://www.mendeley.com/documents/?uuid=dc68b824-b8ee-459c-89a1-7e06bc518953"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sz w:val="24"/>
          <w:szCs w:val="24"/>
        </w:rPr>
        <w:fldChar w:fldCharType="separate"/>
      </w:r>
      <w:r w:rsidRPr="007C51D5">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believe that the HSC environment is the perfect testing ground for social media applications as knowledge management platforms. Firstly, social media encourages frequent small contributions of information that can be acquired, shared and used easily; disaster response information is sent via images, text messages, blog / wiki posts, web links and short videos. </w:t>
      </w:r>
      <w:bookmarkStart w:id="0" w:name="_GoBack"/>
      <w:r>
        <w:rPr>
          <w:rFonts w:ascii="Times New Roman" w:hAnsi="Times New Roman" w:cs="Times New Roman"/>
          <w:sz w:val="24"/>
          <w:szCs w:val="24"/>
        </w:rPr>
        <w:t xml:space="preserve">Secondly, social media applications allow for users with different expertise and backgrounds to be brought together in an ad-hoc manner by providing a common interest; HSCs </w:t>
      </w:r>
      <w:r w:rsidR="00950147">
        <w:rPr>
          <w:rFonts w:ascii="Times New Roman" w:hAnsi="Times New Roman" w:cs="Times New Roman"/>
          <w:sz w:val="24"/>
          <w:szCs w:val="24"/>
        </w:rPr>
        <w:t xml:space="preserve">are a perfect application for </w:t>
      </w:r>
      <w:r w:rsidR="00C710A0">
        <w:rPr>
          <w:rFonts w:ascii="Times New Roman" w:hAnsi="Times New Roman" w:cs="Times New Roman"/>
          <w:sz w:val="24"/>
          <w:szCs w:val="24"/>
        </w:rPr>
        <w:t>this,</w:t>
      </w:r>
      <w:r w:rsidR="00950147">
        <w:rPr>
          <w:rFonts w:ascii="Times New Roman" w:hAnsi="Times New Roman" w:cs="Times New Roman"/>
          <w:sz w:val="24"/>
          <w:szCs w:val="24"/>
        </w:rPr>
        <w:t xml:space="preserve"> as they </w:t>
      </w:r>
      <w:r>
        <w:rPr>
          <w:rFonts w:ascii="Times New Roman" w:hAnsi="Times New Roman" w:cs="Times New Roman"/>
          <w:sz w:val="24"/>
          <w:szCs w:val="24"/>
        </w:rPr>
        <w:t xml:space="preserve">require coordination among participants from a multitude of cultural and professional backgrounds. </w:t>
      </w:r>
      <w:bookmarkEnd w:id="0"/>
      <w:r>
        <w:rPr>
          <w:rFonts w:ascii="Times New Roman" w:hAnsi="Times New Roman" w:cs="Times New Roman"/>
          <w:sz w:val="24"/>
          <w:szCs w:val="24"/>
        </w:rPr>
        <w:t xml:space="preserve">Finally, social media has the ability to “create order from chaos” by organising knowledge into clusters </w:t>
      </w:r>
      <w:r>
        <w:rPr>
          <w:rFonts w:ascii="Times New Roman" w:hAnsi="Times New Roman" w:cs="Times New Roman"/>
          <w:sz w:val="24"/>
          <w:szCs w:val="24"/>
        </w:rPr>
        <w:lastRenderedPageBreak/>
        <w:t>through use of comments on wikis and blog posts or tagging on images; given the chaotic nature of HSC operations, decision makers are in desperate need of information that is contextualised in such a way, thereby minimising misunderstandings and allowing for more accurate decisions to be made.</w:t>
      </w:r>
    </w:p>
    <w:p w14:paraId="597CC13E" w14:textId="4A86F770" w:rsidR="00340A6F" w:rsidRPr="000F1BF7" w:rsidRDefault="00340A6F" w:rsidP="00340A6F">
      <w:pPr>
        <w:widowControl w:val="0"/>
        <w:autoSpaceDE w:val="0"/>
        <w:autoSpaceDN w:val="0"/>
        <w:adjustRightInd w:val="0"/>
        <w:spacing w:after="240"/>
        <w:ind w:firstLine="720"/>
        <w:rPr>
          <w:rFonts w:ascii="Times" w:hAnsi="Times" w:cs="Times"/>
          <w:sz w:val="24"/>
          <w:szCs w:val="24"/>
          <w:lang w:val="en-US"/>
        </w:rPr>
      </w:pPr>
      <w:r w:rsidRPr="000F1BF7">
        <w:rPr>
          <w:rFonts w:ascii="Times New Roman" w:hAnsi="Times New Roman" w:cs="Times New Roman"/>
          <w:sz w:val="24"/>
          <w:szCs w:val="24"/>
        </w:rPr>
        <w:t xml:space="preserve">A final opportunity for increased IT usage in HSCs is cloud computing. Schniederjans et al </w:t>
      </w:r>
      <w:r w:rsidRPr="000F1BF7">
        <w:rPr>
          <w:rFonts w:ascii="Times New Roman" w:hAnsi="Times New Roman" w:cs="Times New Roman"/>
          <w:sz w:val="24"/>
          <w:szCs w:val="24"/>
        </w:rPr>
        <w:fldChar w:fldCharType="begin" w:fldLock="1"/>
      </w:r>
      <w:r w:rsidRPr="000F1BF7">
        <w:rPr>
          <w:rFonts w:ascii="Times New Roman" w:hAnsi="Times New Roman" w:cs="Times New Roman"/>
          <w:sz w:val="24"/>
          <w:szCs w:val="24"/>
        </w:rPr>
        <w:instrText>ADDIN CSL_CITATION { "citationItems" : [ { "id" : "ITEM-1", "itemData" : { "DOI" : "10.1108/SCM-01-2016-0024", "abstract" : "Purpose \u2013 The purpose of this paper is to examine the impact of cloud computing (CC) use on collaboration and its ultimate impact on the agility of humanitarian supply chains. Further, this paper aims to analyze the moderating role of inter-organizational trust in the relationship between CC use and collaboration. Design/methodology/approach \u2013 This paper provides an empirical assessment of CC use based on an interview analysis of 19 individuals from humanitarian organizations. A survey questionnaire is later used with 107 participants from US relief organizations. Partial least squares test is used to examine the relationships depicted in the conceptual model. Findings \u2013 The results provide an account of how CC is used in a humanitarian context. Further, the results indicate that CC use has a positive and significant impact on collaboration between humanitarian organizations and their suppliers. Collaboration is found to be significantly positively associated with agility in humanitarian organizations. Research limitations/implications \u2013 No study, to the best of the authors\u2019 knowledge, has empirically assessed the impact of CC use on humanitarian supply chain collaboration. This will be the first study to empirically analyze the relationships between CC use, inter-organizational trust, collaboration and agility in a humanitarian context. Practical implications \u2013 This study provides a theoretically and empirically validated model depicting the relationships between CC use, collaboration, agility and inter-organizational trust in humanitarian supply chains. Humanitarian organizations can use these findings to optimize agility. Originality/value \u2013 This study contributes to supply chain management research, particularly humanitarian supply chain management knowledge, by empirically examining the usefulness of CC use on collaboration and agility in the supply chain.", "author" : [ { "dropping-particle" : "", "family" : "Schniederjans", "given" : "Dara G", "non-dropping-particle" : "", "parse-names" : false, "suffix" : "" }, { "dropping-particle" : "", "family" : "Ozpolat", "given" : "Koray", "non-dropping-particle" : "", "parse-names" : false, "suffix" : "" }, { "dropping-particle" : "", "family" : "Chen", "given" : "Yuwen", "non-dropping-particle" : "", "parse-names" : false, "suffix" : "" } ], "container-title" : "Supply Chain Management: An International Journal", "id" : "ITEM-1", "issue" : "5", "issued" : { "date-parts" : [ [ "2016" ] ] }, "page" : "569-588", "title" : "Humanitarian supply chain use of cloud computing", "type" : "article-journal", "volume" : "21" }, "suppress-author" : 1, "uris" : [ "http://www.mendeley.com/documents/?uuid=08204fea-8b24-4cde-afc6-ae2faa61988c" ] } ], "mendeley" : { "formattedCitation" : "(2016)", "plainTextFormattedCitation" : "(2016)", "previouslyFormattedCitation" : "(2016)" }, "properties" : { "noteIndex" : 0 }, "schema" : "https://github.com/citation-style-language/schema/raw/master/csl-citation.json" }</w:instrText>
      </w:r>
      <w:r w:rsidRPr="000F1BF7">
        <w:rPr>
          <w:rFonts w:ascii="Times New Roman" w:hAnsi="Times New Roman" w:cs="Times New Roman"/>
          <w:sz w:val="24"/>
          <w:szCs w:val="24"/>
        </w:rPr>
        <w:fldChar w:fldCharType="separate"/>
      </w:r>
      <w:r w:rsidRPr="000F1BF7">
        <w:rPr>
          <w:rFonts w:ascii="Times New Roman" w:hAnsi="Times New Roman" w:cs="Times New Roman"/>
          <w:noProof/>
          <w:sz w:val="24"/>
          <w:szCs w:val="24"/>
        </w:rPr>
        <w:t>(2016)</w:t>
      </w:r>
      <w:r w:rsidRPr="000F1BF7">
        <w:rPr>
          <w:rFonts w:ascii="Times New Roman" w:hAnsi="Times New Roman" w:cs="Times New Roman"/>
          <w:sz w:val="24"/>
          <w:szCs w:val="24"/>
        </w:rPr>
        <w:fldChar w:fldCharType="end"/>
      </w:r>
      <w:r w:rsidRPr="000F1BF7">
        <w:rPr>
          <w:rFonts w:ascii="Times New Roman" w:hAnsi="Times New Roman" w:cs="Times New Roman"/>
          <w:sz w:val="24"/>
          <w:szCs w:val="24"/>
        </w:rPr>
        <w:t xml:space="preserve"> found that some NGOs are already using cloud computing to enable them on demand access to data storage and services such as joint writing of proposals, transferring data to suppliers and government agencies, geo-tagging images for those in the field,</w:t>
      </w:r>
      <w:r w:rsidR="00DC34F5" w:rsidRPr="000F1BF7">
        <w:rPr>
          <w:rFonts w:ascii="Times New Roman" w:hAnsi="Times New Roman" w:cs="Times New Roman"/>
          <w:sz w:val="24"/>
          <w:szCs w:val="24"/>
        </w:rPr>
        <w:t xml:space="preserve"> </w:t>
      </w:r>
      <w:r w:rsidRPr="000F1BF7">
        <w:rPr>
          <w:rFonts w:ascii="Times New Roman" w:hAnsi="Times New Roman" w:cs="Times New Roman"/>
          <w:sz w:val="24"/>
          <w:szCs w:val="24"/>
        </w:rPr>
        <w:t>and appealing for donations from corporations</w:t>
      </w:r>
      <w:r w:rsidRPr="000F1BF7">
        <w:rPr>
          <w:rFonts w:ascii="Times" w:hAnsi="Times" w:cs="Times"/>
          <w:sz w:val="24"/>
          <w:szCs w:val="24"/>
          <w:lang w:val="en-US"/>
        </w:rPr>
        <w:t xml:space="preserve">. The ability to scale-up computing capacity on demand is extremely helpful given that the remote location of humanitarian disasters (and their associated uncertain environment in terms of aftershocks etc.) often results in limited availability for powerful servers in the local area </w:t>
      </w:r>
      <w:r w:rsidRPr="000F1BF7">
        <w:rPr>
          <w:rFonts w:ascii="Times" w:hAnsi="Times" w:cs="Times"/>
          <w:sz w:val="24"/>
          <w:szCs w:val="24"/>
          <w:lang w:val="en-US"/>
        </w:rPr>
        <w:fldChar w:fldCharType="begin" w:fldLock="1"/>
      </w:r>
      <w:r w:rsidRPr="000F1BF7">
        <w:rPr>
          <w:rFonts w:ascii="Times" w:hAnsi="Times" w:cs="Times"/>
          <w:sz w:val="24"/>
          <w:szCs w:val="24"/>
          <w:lang w:val="en-US"/>
        </w:rPr>
        <w:instrText>ADDIN CSL_CITATION { "citationItems" : [ { "id" : "ITEM-1", "itemData" : { "DOI" : "10.1108/SCM-01-2016-0024", "abstract" : "Purpose \u2013 The purpose of this paper is to examine the impact of cloud computing (CC) use on collaboration and its ultimate impact on the agility of humanitarian supply chains. Further, this paper aims to analyze the moderating role of inter-organizational trust in the relationship between CC use and collaboration. Design/methodology/approach \u2013 This paper provides an empirical assessment of CC use based on an interview analysis of 19 individuals from humanitarian organizations. A survey questionnaire is later used with 107 participants from US relief organizations. Partial least squares test is used to examine the relationships depicted in the conceptual model. Findings \u2013 The results provide an account of how CC is used in a humanitarian context. Further, the results indicate that CC use has a positive and significant impact on collaboration between humanitarian organizations and their suppliers. Collaboration is found to be significantly positively associated with agility in humanitarian organizations. Research limitations/implications \u2013 No study, to the best of the authors\u2019 knowledge, has empirically assessed the impact of CC use on humanitarian supply chain collaboration. This will be the first study to empirically analyze the relationships between CC use, inter-organizational trust, collaboration and agility in a humanitarian context. Practical implications \u2013 This study provides a theoretically and empirically validated model depicting the relationships between CC use, collaboration, agility and inter-organizational trust in humanitarian supply chains. Humanitarian organizations can use these findings to optimize agility. Originality/value \u2013 This study contributes to supply chain management research, particularly humanitarian supply chain management knowledge, by empirically examining the usefulness of CC use on collaboration and agility in the supply chain.", "author" : [ { "dropping-particle" : "", "family" : "Schniederjans", "given" : "Dara G", "non-dropping-particle" : "", "parse-names" : false, "suffix" : "" }, { "dropping-particle" : "", "family" : "Ozpolat", "given" : "Koray", "non-dropping-particle" : "", "parse-names" : false, "suffix" : "" }, { "dropping-particle" : "", "family" : "Chen", "given" : "Yuwen", "non-dropping-particle" : "", "parse-names" : false, "suffix" : "" } ], "container-title" : "Supply Chain Management: An International Journal", "id" : "ITEM-1", "issue" : "5", "issued" : { "date-parts" : [ [ "2016" ] ] }, "page" : "569-588", "title" : "Humanitarian supply chain use of cloud computing", "type" : "article-journal", "volume" : "21" }, "uris" : [ "http://www.mendeley.com/documents/?uuid=08204fea-8b24-4cde-afc6-ae2faa61988c" ] } ], "mendeley" : { "formattedCitation" : "(Schniederjans et al., 2016)", "plainTextFormattedCitation" : "(Schniederjans et al., 2016)", "previouslyFormattedCitation" : "(Schniederjans et al., 2016)" }, "properties" : { "noteIndex" : 0 }, "schema" : "https://github.com/citation-style-language/schema/raw/master/csl-citation.json" }</w:instrText>
      </w:r>
      <w:r w:rsidRPr="000F1BF7">
        <w:rPr>
          <w:rFonts w:ascii="Times" w:hAnsi="Times" w:cs="Times"/>
          <w:sz w:val="24"/>
          <w:szCs w:val="24"/>
          <w:lang w:val="en-US"/>
        </w:rPr>
        <w:fldChar w:fldCharType="separate"/>
      </w:r>
      <w:r w:rsidRPr="000F1BF7">
        <w:rPr>
          <w:rFonts w:ascii="Times" w:hAnsi="Times" w:cs="Times"/>
          <w:noProof/>
          <w:sz w:val="24"/>
          <w:szCs w:val="24"/>
          <w:lang w:val="en-US"/>
        </w:rPr>
        <w:t>(Schniederjans et al., 2016)</w:t>
      </w:r>
      <w:r w:rsidRPr="000F1BF7">
        <w:rPr>
          <w:rFonts w:ascii="Times" w:hAnsi="Times" w:cs="Times"/>
          <w:sz w:val="24"/>
          <w:szCs w:val="24"/>
          <w:lang w:val="en-US"/>
        </w:rPr>
        <w:fldChar w:fldCharType="end"/>
      </w:r>
      <w:r w:rsidRPr="000F1BF7">
        <w:rPr>
          <w:rFonts w:ascii="Times" w:hAnsi="Times" w:cs="Times"/>
          <w:sz w:val="24"/>
          <w:szCs w:val="24"/>
          <w:lang w:val="en-US"/>
        </w:rPr>
        <w:t xml:space="preserve">. Cloud computing also offers NGOs the ability to back up data over the Internet, ensuring information security as well as increasing information transparency and availability by allowing large amounts of data to be shared globally </w:t>
      </w:r>
      <w:r w:rsidR="005B34EE" w:rsidRPr="000F1BF7">
        <w:rPr>
          <w:rFonts w:ascii="Times" w:hAnsi="Times" w:cs="Times"/>
          <w:sz w:val="24"/>
          <w:szCs w:val="24"/>
          <w:lang w:val="en-US"/>
        </w:rPr>
        <w:t xml:space="preserve">and instantaneously </w:t>
      </w:r>
      <w:r w:rsidRPr="000F1BF7">
        <w:rPr>
          <w:rFonts w:ascii="Times" w:hAnsi="Times" w:cs="Times"/>
          <w:sz w:val="24"/>
          <w:szCs w:val="24"/>
          <w:lang w:val="en-US"/>
        </w:rPr>
        <w:fldChar w:fldCharType="begin" w:fldLock="1"/>
      </w:r>
      <w:r w:rsidRPr="000F1BF7">
        <w:rPr>
          <w:rFonts w:ascii="Times" w:hAnsi="Times" w:cs="Times"/>
          <w:sz w:val="24"/>
          <w:szCs w:val="24"/>
          <w:lang w:val="en-US"/>
        </w:rPr>
        <w:instrText>ADDIN CSL_CITATION { "citationItems" : [ { "id" : "ITEM-1", "itemData" : { "DOI" : "10.1108/SCM-01-2016-0024", "abstract" : "Purpose \u2013 The purpose of this paper is to examine the impact of cloud computing (CC) use on collaboration and its ultimate impact on the agility of humanitarian supply chains. Further, this paper aims to analyze the moderating role of inter-organizational trust in the relationship between CC use and collaboration. Design/methodology/approach \u2013 This paper provides an empirical assessment of CC use based on an interview analysis of 19 individuals from humanitarian organizations. A survey questionnaire is later used with 107 participants from US relief organizations. Partial least squares test is used to examine the relationships depicted in the conceptual model. Findings \u2013 The results provide an account of how CC is used in a humanitarian context. Further, the results indicate that CC use has a positive and significant impact on collaboration between humanitarian organizations and their suppliers. Collaboration is found to be significantly positively associated with agility in humanitarian organizations. Research limitations/implications \u2013 No study, to the best of the authors\u2019 knowledge, has empirically assessed the impact of CC use on humanitarian supply chain collaboration. This will be the first study to empirically analyze the relationships between CC use, inter-organizational trust, collaboration and agility in a humanitarian context. Practical implications \u2013 This study provides a theoretically and empirically validated model depicting the relationships between CC use, collaboration, agility and inter-organizational trust in humanitarian supply chains. Humanitarian organizations can use these findings to optimize agility. Originality/value \u2013 This study contributes to supply chain management research, particularly humanitarian supply chain management knowledge, by empirically examining the usefulness of CC use on collaboration and agility in the supply chain.", "author" : [ { "dropping-particle" : "", "family" : "Schniederjans", "given" : "Dara G", "non-dropping-particle" : "", "parse-names" : false, "suffix" : "" }, { "dropping-particle" : "", "family" : "Ozpolat", "given" : "Koray", "non-dropping-particle" : "", "parse-names" : false, "suffix" : "" }, { "dropping-particle" : "", "family" : "Chen", "given" : "Yuwen", "non-dropping-particle" : "", "parse-names" : false, "suffix" : "" } ], "container-title" : "Supply Chain Management: An International Journal", "id" : "ITEM-1", "issue" : "5", "issued" : { "date-parts" : [ [ "2016" ] ] }, "page" : "569-588", "title" : "Humanitarian supply chain use of cloud computing", "type" : "article-journal", "volume" : "21" }, "uris" : [ "http://www.mendeley.com/documents/?uuid=08204fea-8b24-4cde-afc6-ae2faa61988c" ] } ], "mendeley" : { "formattedCitation" : "(Schniederjans et al., 2016)", "plainTextFormattedCitation" : "(Schniederjans et al., 2016)", "previouslyFormattedCitation" : "(Schniederjans et al., 2016)" }, "properties" : { "noteIndex" : 0 }, "schema" : "https://github.com/citation-style-language/schema/raw/master/csl-citation.json" }</w:instrText>
      </w:r>
      <w:r w:rsidRPr="000F1BF7">
        <w:rPr>
          <w:rFonts w:ascii="Times" w:hAnsi="Times" w:cs="Times"/>
          <w:sz w:val="24"/>
          <w:szCs w:val="24"/>
          <w:lang w:val="en-US"/>
        </w:rPr>
        <w:fldChar w:fldCharType="separate"/>
      </w:r>
      <w:r w:rsidRPr="000F1BF7">
        <w:rPr>
          <w:rFonts w:ascii="Times" w:hAnsi="Times" w:cs="Times"/>
          <w:noProof/>
          <w:sz w:val="24"/>
          <w:szCs w:val="24"/>
          <w:lang w:val="en-US"/>
        </w:rPr>
        <w:t>(Schniederjans et al., 2016)</w:t>
      </w:r>
      <w:r w:rsidRPr="000F1BF7">
        <w:rPr>
          <w:rFonts w:ascii="Times" w:hAnsi="Times" w:cs="Times"/>
          <w:sz w:val="24"/>
          <w:szCs w:val="24"/>
          <w:lang w:val="en-US"/>
        </w:rPr>
        <w:fldChar w:fldCharType="end"/>
      </w:r>
      <w:r w:rsidRPr="000F1BF7">
        <w:rPr>
          <w:rFonts w:ascii="Times New Roman" w:hAnsi="Times New Roman" w:cs="Times New Roman"/>
          <w:sz w:val="24"/>
          <w:szCs w:val="24"/>
        </w:rPr>
        <w:t xml:space="preserve">. </w:t>
      </w:r>
      <w:r w:rsidRPr="000F1BF7">
        <w:rPr>
          <w:rFonts w:ascii="Times" w:hAnsi="Times" w:cs="Times"/>
          <w:sz w:val="24"/>
          <w:szCs w:val="24"/>
          <w:lang w:val="en-US"/>
        </w:rPr>
        <w:t>Finally, cloud computing offers opportunities for NGOs to obtain internal efficiencies; not only does outsourcing IT solutions offer the advantages of cost reduction and reduction of effort over managing and maintaining</w:t>
      </w:r>
      <w:r w:rsidR="0097552F" w:rsidRPr="000F1BF7">
        <w:rPr>
          <w:rFonts w:ascii="Times" w:hAnsi="Times" w:cs="Times"/>
          <w:sz w:val="24"/>
          <w:szCs w:val="24"/>
          <w:lang w:val="en-US"/>
        </w:rPr>
        <w:t xml:space="preserve"> their </w:t>
      </w:r>
      <w:r w:rsidRPr="000F1BF7">
        <w:rPr>
          <w:rFonts w:ascii="Times" w:hAnsi="Times" w:cs="Times"/>
          <w:sz w:val="24"/>
          <w:szCs w:val="24"/>
          <w:lang w:val="en-US"/>
        </w:rPr>
        <w:t xml:space="preserve">own data centres and servers, it also allows NGOs to focus more on the quality of the data being collected and processed and transferring this data effectively to supply chain partners, thereby facilitating increased collaboration efficiencies throughout the HSC </w:t>
      </w:r>
      <w:r w:rsidRPr="000F1BF7">
        <w:rPr>
          <w:rFonts w:ascii="Times" w:hAnsi="Times" w:cs="Times"/>
          <w:sz w:val="24"/>
          <w:szCs w:val="24"/>
          <w:lang w:val="en-US"/>
        </w:rPr>
        <w:fldChar w:fldCharType="begin" w:fldLock="1"/>
      </w:r>
      <w:r w:rsidRPr="000F1BF7">
        <w:rPr>
          <w:rFonts w:ascii="Times" w:hAnsi="Times" w:cs="Times"/>
          <w:sz w:val="24"/>
          <w:szCs w:val="24"/>
          <w:lang w:val="en-US"/>
        </w:rPr>
        <w:instrText>ADDIN CSL_CITATION { "citationItems" : [ { "id" : "ITEM-1", "itemData" : { "DOI" : "10.1108/SCM-01-2016-0024", "abstract" : "Purpose \u2013 The purpose of this paper is to examine the impact of cloud computing (CC) use on collaboration and its ultimate impact on the agility of humanitarian supply chains. Further, this paper aims to analyze the moderating role of inter-organizational trust in the relationship between CC use and collaboration. Design/methodology/approach \u2013 This paper provides an empirical assessment of CC use based on an interview analysis of 19 individuals from humanitarian organizations. A survey questionnaire is later used with 107 participants from US relief organizations. Partial least squares test is used to examine the relationships depicted in the conceptual model. Findings \u2013 The results provide an account of how CC is used in a humanitarian context. Further, the results indicate that CC use has a positive and significant impact on collaboration between humanitarian organizations and their suppliers. Collaboration is found to be significantly positively associated with agility in humanitarian organizations. Research limitations/implications \u2013 No study, to the best of the authors\u2019 knowledge, has empirically assessed the impact of CC use on humanitarian supply chain collaboration. This will be the first study to empirically analyze the relationships between CC use, inter-organizational trust, collaboration and agility in a humanitarian context. Practical implications \u2013 This study provides a theoretically and empirically validated model depicting the relationships between CC use, collaboration, agility and inter-organizational trust in humanitarian supply chains. Humanitarian organizations can use these findings to optimize agility. Originality/value \u2013 This study contributes to supply chain management research, particularly humanitarian supply chain management knowledge, by empirically examining the usefulness of CC use on collaboration and agility in the supply chain.", "author" : [ { "dropping-particle" : "", "family" : "Schniederjans", "given" : "Dara G", "non-dropping-particle" : "", "parse-names" : false, "suffix" : "" }, { "dropping-particle" : "", "family" : "Ozpolat", "given" : "Koray", "non-dropping-particle" : "", "parse-names" : false, "suffix" : "" }, { "dropping-particle" : "", "family" : "Chen", "given" : "Yuwen", "non-dropping-particle" : "", "parse-names" : false, "suffix" : "" } ], "container-title" : "Supply Chain Management: An International Journal", "id" : "ITEM-1", "issue" : "5", "issued" : { "date-parts" : [ [ "2016" ] ] }, "page" : "569-588", "title" : "Humanitarian supply chain use of cloud computing", "type" : "article-journal", "volume" : "21" }, "uris" : [ "http://www.mendeley.com/documents/?uuid=08204fea-8b24-4cde-afc6-ae2faa61988c" ] } ], "mendeley" : { "formattedCitation" : "(Schniederjans et al., 2016)", "plainTextFormattedCitation" : "(Schniederjans et al., 2016)", "previouslyFormattedCitation" : "(Schniederjans et al., 2016)" }, "properties" : { "noteIndex" : 0 }, "schema" : "https://github.com/citation-style-language/schema/raw/master/csl-citation.json" }</w:instrText>
      </w:r>
      <w:r w:rsidRPr="000F1BF7">
        <w:rPr>
          <w:rFonts w:ascii="Times" w:hAnsi="Times" w:cs="Times"/>
          <w:sz w:val="24"/>
          <w:szCs w:val="24"/>
          <w:lang w:val="en-US"/>
        </w:rPr>
        <w:fldChar w:fldCharType="separate"/>
      </w:r>
      <w:r w:rsidRPr="000F1BF7">
        <w:rPr>
          <w:rFonts w:ascii="Times" w:hAnsi="Times" w:cs="Times"/>
          <w:noProof/>
          <w:sz w:val="24"/>
          <w:szCs w:val="24"/>
          <w:lang w:val="en-US"/>
        </w:rPr>
        <w:t>(Schniederjans et al., 2016)</w:t>
      </w:r>
      <w:r w:rsidRPr="000F1BF7">
        <w:rPr>
          <w:rFonts w:ascii="Times" w:hAnsi="Times" w:cs="Times"/>
          <w:sz w:val="24"/>
          <w:szCs w:val="24"/>
          <w:lang w:val="en-US"/>
        </w:rPr>
        <w:fldChar w:fldCharType="end"/>
      </w:r>
      <w:r w:rsidRPr="000F1BF7">
        <w:rPr>
          <w:rFonts w:ascii="Times New Roman" w:hAnsi="Times New Roman" w:cs="Times New Roman"/>
          <w:sz w:val="24"/>
          <w:szCs w:val="24"/>
        </w:rPr>
        <w:t>.</w:t>
      </w:r>
    </w:p>
    <w:p w14:paraId="220E5585" w14:textId="77777777" w:rsidR="00340A6F" w:rsidRDefault="00340A6F" w:rsidP="00340A6F">
      <w:pPr>
        <w:jc w:val="both"/>
        <w:rPr>
          <w:rFonts w:ascii="Times New Roman" w:hAnsi="Times New Roman" w:cs="Times New Roman"/>
          <w:sz w:val="24"/>
          <w:szCs w:val="24"/>
        </w:rPr>
      </w:pPr>
    </w:p>
    <w:p w14:paraId="1AF39BAC" w14:textId="77777777" w:rsidR="00340A6F" w:rsidRDefault="00340A6F" w:rsidP="00340A6F">
      <w:pPr>
        <w:jc w:val="both"/>
        <w:outlineLvl w:val="0"/>
        <w:rPr>
          <w:rFonts w:ascii="Times New Roman" w:hAnsi="Times New Roman" w:cs="Times New Roman"/>
          <w:sz w:val="24"/>
          <w:szCs w:val="24"/>
        </w:rPr>
      </w:pPr>
      <w:r>
        <w:rPr>
          <w:rFonts w:ascii="Times New Roman" w:hAnsi="Times New Roman" w:cs="Times New Roman"/>
          <w:b/>
          <w:sz w:val="24"/>
          <w:szCs w:val="24"/>
        </w:rPr>
        <w:t>Conclusion</w:t>
      </w:r>
    </w:p>
    <w:p w14:paraId="0EA7CC7C" w14:textId="77777777" w:rsidR="00340A6F" w:rsidRPr="005B0430" w:rsidRDefault="00340A6F" w:rsidP="00340A6F">
      <w:pPr>
        <w:jc w:val="both"/>
        <w:rPr>
          <w:rFonts w:ascii="Times New Roman" w:hAnsi="Times New Roman" w:cs="Times New Roman"/>
          <w:sz w:val="24"/>
          <w:szCs w:val="24"/>
        </w:rPr>
      </w:pPr>
    </w:p>
    <w:p w14:paraId="565C70F6" w14:textId="1EFBAEF9" w:rsidR="00340A6F" w:rsidRDefault="00340A6F" w:rsidP="00340A6F">
      <w:pPr>
        <w:jc w:val="both"/>
        <w:rPr>
          <w:rFonts w:ascii="Times New Roman" w:hAnsi="Times New Roman" w:cs="Times New Roman"/>
          <w:sz w:val="24"/>
          <w:szCs w:val="24"/>
        </w:rPr>
      </w:pPr>
      <w:r>
        <w:rPr>
          <w:rFonts w:ascii="Times New Roman" w:hAnsi="Times New Roman" w:cs="Times New Roman"/>
          <w:sz w:val="24"/>
          <w:szCs w:val="24"/>
        </w:rPr>
        <w:t xml:space="preserve">It is predicted that the number of disasters will increase dramatically over the next few years, while funding for aid relief is likely to diminis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20426741111158430", "ISSN" : "2042-6747", "abstract" : "Purpose \u2013 The purpose of this paper is to identify the underlying issues of humanitarian disaster relief logistics in order to provide an understanding of the challenges facing humanitarian organisations in a wider context. Design/methodology/approach \u2013 The paper takes a qualitative approach, adopting a twodimensional multi-strategy research design, culminating in a model of theoretical understanding. Findings \u2013 The results suggest that operational issues encountered in humanitarian logistics are symptomatic of wider issues affecting humanitarian organisations. In understanding this, challenges were identified that, if overcome, could make for more effective relief missions. Research limitations/implications \u2013 In terms of implications, this paper provides an opportunity for further research, including the testing of the suggested model against an extended sample size which could include senior managers of humanitarian organisations (involved in strategising), and United Nations representative(s). Practical implications \u2013 The research raises an awareness of the characteristics of humanitarian organisations that may well be acting as barriers to greater effectiveness and efficiency. Originality/value \u2013 Rather than maintaining an operational focus throughout, the scope and nature of this study provide an insight into humanitarian organisations that allows for a deeper level of understanding to be gained in terms of their characteristics, which broadens the context against which the ensuing discussions/arguments can prevail. The resultant model provides a catalyst for further research and discussion.", "author" : [ { "dropping-particle" : "", "family" : "Sandwell", "given" : "Christopher", "non-dropping-particle" : "", "parse-names" : false, "suffix" : "" } ], "container-title" : "Journal of Humanitarian Logistics and Supply Chain Management", "id" : "ITEM-1", "issue" : "2", "issued" : { "date-parts" : [ [ "2011" ] ] }, "page" : "132-150", "title" : "A qualitative study exploring the challenges of humanitarian organizations", "type" : "article-journal", "volume" : "1" }, "uris" : [ "http://www.mendeley.com/documents/?uuid=1d4701dd-e72b-4dec-acd2-37dbba89f7fc" ] }, { "id" : "ITEM-2", "itemData" : { "DOI" : "10.1108/09600031011079300", "ISBN" : "0960003101107", "ISSN" : "0960-0035", "abstract" : "Purpose: The purpose of this paper is to further the understanding of opportunities involved in horizontal cooperation in disaster relief logistics. The potential and realized benefits of horizontal cooperation in disaster relief logistics, as well as related impediments are investigated. Design/methodology/approach: Case study research into three cooperative humanitarian organization initiatives. Findings: To a large extent, the same potential synergies exist in the humanitarian as in the private sector, but not all of the potential benefits have yet been realized. Humanitarian organizations focus less on cost aspects than on lead-time and quality improvements. It is apparent that smaller organizations can benefit most from a cooperative approach. Four main impediments to a cooperative approach are identified. These concern: the perception of logistics as one of the organization's own core competences, cultural differences and mutual mistrust, a lack of transparency regarding the potential and existing benefits and inadequate relief capacities. Research limitations/implications: Research on horizontal cooperation in logistics is strengthened. A service provider model is selected as the mode of horizontal cooperation and the findings are valid only for this model. Practical implications: The presented benefits may be of assistance to humanitarian organizations assessing participation in a cooperation initiative. The indicated impediments may also serve as a guide for humanitarian organizations in horizontal cooperation considerations. Originality/value: Research on horizontal cooperation in logistics is scarce in both the private sector and the humanitarian domain. It appears that no other rigorous and systematic empirical study comparing existing logistics cooperation initiatives exists as yet. Emerald Group Publishing Limited.", "author" : [ { "dropping-particle" : "", "family" : "Schulz", "given" : "Sabine", "non-dropping-particle" : "", "parse-names" : false, "suffix" : "" }, { "dropping-particle" : "", "family" : "Blecken", "given" : "Alexander", "non-dropping-particle" : "", "parse-names" : false, "suffix" : "" } ], "container-title" : "International Journal of Physical Distribution &amp; Logistics Management", "id" : "ITEM-2", "issue" : "8/9", "issued" : { "date-parts" : [ [ "2010" ] ] }, "page" : "636-656", "title" : "Horizontal cooperation in disaster relief logistics: benefits and impediments", "type" : "article-journal", "volume" : "40" }, "uris" : [ "http://www.mendeley.com/documents/?uuid=5064039e-470c-4d51-9986-6e969a56402c" ] } ], "mendeley" : { "formattedCitation" : "(Sandwell, 2011; Schulz and Blecken, 2010)", "plainTextFormattedCitation" : "(Sandwell, 2011; Schulz and Blecken, 2010)", "previouslyFormattedCitation" : "(Sandwell, 2011; Schulz and Blecken, 2010)" }, "properties" : { "noteIndex" : 0 }, "schema" : "https://github.com/citation-style-language/schema/raw/master/csl-citation.json" }</w:instrText>
      </w:r>
      <w:r>
        <w:rPr>
          <w:rFonts w:ascii="Times New Roman" w:hAnsi="Times New Roman" w:cs="Times New Roman"/>
          <w:sz w:val="24"/>
          <w:szCs w:val="24"/>
        </w:rPr>
        <w:fldChar w:fldCharType="separate"/>
      </w:r>
      <w:r w:rsidRPr="008D385F">
        <w:rPr>
          <w:rFonts w:ascii="Times New Roman" w:hAnsi="Times New Roman" w:cs="Times New Roman"/>
          <w:noProof/>
          <w:sz w:val="24"/>
          <w:szCs w:val="24"/>
        </w:rPr>
        <w:t>(Sandwell, 2011; Schulz and Blecken, 2010)</w:t>
      </w:r>
      <w:r>
        <w:rPr>
          <w:rFonts w:ascii="Times New Roman" w:hAnsi="Times New Roman" w:cs="Times New Roman"/>
          <w:sz w:val="24"/>
          <w:szCs w:val="24"/>
        </w:rPr>
        <w:fldChar w:fldCharType="end"/>
      </w:r>
      <w:r>
        <w:rPr>
          <w:rFonts w:ascii="Times New Roman" w:hAnsi="Times New Roman" w:cs="Times New Roman"/>
          <w:sz w:val="24"/>
          <w:szCs w:val="24"/>
        </w:rPr>
        <w:t>. It is therefore obvious that HSCs need to increase their efficiency and agility in order to make themselves more cost-effective. IT offers the opportunities to achieve these goals, and the increased insight this study offers into the benefits and opportunities of particular</w:t>
      </w:r>
      <w:r w:rsidR="00FF0A36">
        <w:rPr>
          <w:rFonts w:ascii="Times New Roman" w:hAnsi="Times New Roman" w:cs="Times New Roman"/>
          <w:sz w:val="24"/>
          <w:szCs w:val="24"/>
        </w:rPr>
        <w:t xml:space="preserve"> IT </w:t>
      </w:r>
      <w:r>
        <w:rPr>
          <w:rFonts w:ascii="Times New Roman" w:hAnsi="Times New Roman" w:cs="Times New Roman"/>
          <w:sz w:val="24"/>
          <w:szCs w:val="24"/>
        </w:rPr>
        <w:t>adoption within HSCs is therefore important.</w:t>
      </w:r>
    </w:p>
    <w:p w14:paraId="336664E2" w14:textId="56F89812" w:rsidR="00340A6F" w:rsidRDefault="00340A6F" w:rsidP="00340A6F">
      <w:pPr>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analysis of the findings, the study suggests a number of IT tools that can be implemented by NGOs in order to increase the efficiency and effectiveness of their operations as well as the entire HSC. This is particularly relevant after suggestions from previous scholars who believe that adopting tools and techniques from the commercial sector could give significant benefits to those in HS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8/01409170910998255", "ISBN" : "0960003071073", "ISSN" : "0140-9174", "PMID" : "7018994", "abstract" : "Purpose There is a need for theory development within the field of humanitarian logistics to understand logistics needs in different stages of a crisis and how to meet these. This paper aims to discuss three dimensions identified in logistics and organization theories and how they relate to three different cases of humanitarian logistics operations the regional concept of the International Federation of Red Cross Red Crescent Societies, the development and working of the United Nations Joint Logistics Centre and coordination challenges of military logistics in UN mandated peacekeeping operations. The purpose is to build a framework to be used in further studies. Design/methodology/approach A framework for the study of humanitarian logistics along three dimensions is developed, followed by a discussion of the chosen cases in relation to these dimensions. The framework will be used as basis for the case studies to be undertaken for the purpose of understanding and identification of new questions and needs for other or revised concepts from theory. Findings The paper shows the relevance of a wide literature to the issues pertinent to humanitarian logistics. There is considerable promise in extant literature on logistics, SCM and coordination, but this needs to be confronted with the particular issues seen in the humanitarian logistics setting to achieve further theory development. Originality/value The major contribution of the paper lies in its breadth of theoretical perspectives presented and combined in a preliminary theoretical framework. This is applied more specifically in the three case studies described in the paper.", "author" : [ { "dropping-particle" : "", "family" : "Jahre", "given" : "Marianne", "non-dropping-particle" : "", "parse-names" : false, "suffix" : "" }, { "dropping-particle" : "", "family" : "Jensen", "given" : "Leif-Magnus", "non-dropping-particle" : "", "parse-names" : false, "suffix" : "" }, { "dropping-particle" : "", "family" : "Listou", "given" : "Tore", "non-dropping-particle" : "", "parse-names" : false, "suffix" : "" } ], "container-title" : "Management Research News", "id" : "ITEM-1", "issue" : "11", "issued" : { "date-parts" : [ [ "2009" ] ] }, "page" : "1008-1023", "title" : "Theory development in humanitarian logistics: a framework and three cases", "type" : "article-journal", "volume" : "32" }, "uris" : [ "http://www.mendeley.com/documents/?uuid=9633f666-19f6-4fe1-91d2-e5b01a1f3585" ] }, { "id" : "ITEM-2", "itemData" : { "DOI" : "10.1108/17410381011024313", "ISBN" : "doi:10.1108/17410381011024313", "ISSN" : "1741-038X", "abstract" : "The purpose of this paper is to underline the advantages offered by applying the collective strategy model in the context of humanitarian logistics, enriching the existing benefits that operations management and business logistics techniques have brought to the field. In both man-made and natural disaster relief, humanitarian logistics operations have been hampered by a lack of coordination between actors, which directly affects performance in terms of reactivity and reliability. Adapted collective strategies could offer a solution to this problem. A literature review deals with the issue of humanitarian logistics through an operational dimension, followed by a strategic approach. This is rounded out with a case study dealing with the Pisco earthquake in Peru (August 2007), which is based on a participant observation methodological approach. The research presented in this paper reveals that a collective action approach has a positive impact on the working of humanitarian supply chains, as long as a \"hub\" is used to provide accountability and reliability. If a technical approach, particularly in matters of operations management (optimization of transportation, location of regional warehouses, etc.) is essential to better manage humanitarian logistics, it must also be in the service of a collective strategy, notably in the pre-positioning of supplies and the coordination of relief efforts. There is an emerging body of work on managing logistical operations in a humanitarian context, but less on strategic readings of humanitarian supply chains. In addition, the application of methods from the field of business logistics is possible, but too often underestimated. This work helps to address both gaps.", "author" : [ { "dropping-particle" : "", "family" : "Chandes", "given" : "Jerome", "non-dropping-particle" : "", "parse-names" : false, "suffix" : "" }, { "dropping-particle" : "", "family" : "Pache", "given" : "Gilles", "non-dropping-particle" : "", "parse-names" : false, "suffix" : "" } ], "container-title" : "Journal of Manufacturing Technology Management", "id" : "ITEM-2", "issue" : "3", "issued" : { "date-parts" : [ [ "2010" ] ] }, "page" : "320-340", "title" : "Investigating humanitarian logistics issues: from operations management to strategic action", "type" : "article-journal", "volume" : "21" }, "uris" : [ "http://www.mendeley.com/documents/?uuid=474310a5-f415-4780-83e5-25f79121b82d" ] } ], "mendeley" : { "formattedCitation" : "(Chandes and Pache, 2010a; Jahre et al., 2009)", "plainTextFormattedCitation" : "(Chandes and Pache, 2010a; Jahre et al., 2009)", "previouslyFormattedCitation" : "(Chandes and Pache, 2010a; Jahre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245453">
        <w:rPr>
          <w:rFonts w:ascii="Times New Roman" w:hAnsi="Times New Roman" w:cs="Times New Roman"/>
          <w:noProof/>
          <w:sz w:val="24"/>
          <w:szCs w:val="24"/>
        </w:rPr>
        <w:t>(Chandes and Pache, 2010a; Jahre et al., 2009)</w:t>
      </w:r>
      <w:r>
        <w:rPr>
          <w:rFonts w:ascii="Times New Roman" w:hAnsi="Times New Roman" w:cs="Times New Roman"/>
          <w:sz w:val="24"/>
          <w:szCs w:val="24"/>
        </w:rPr>
        <w:fldChar w:fldCharType="end"/>
      </w:r>
      <w:r>
        <w:rPr>
          <w:rFonts w:ascii="Times New Roman" w:hAnsi="Times New Roman" w:cs="Times New Roman"/>
          <w:sz w:val="24"/>
          <w:szCs w:val="24"/>
        </w:rPr>
        <w:t>. Alongside this, the study identifies opportunities for future IT development in the area of HSCs. This study is relevant to supply chain managers due to the relative lack of previous research on the benefits of IT adoption for HSCs, especially given the comparative infancy of the topic when compared to commercial supply chain IT implementation. The study makes a practical contribution to the field by providing a rationale for adopting specific</w:t>
      </w:r>
      <w:r w:rsidR="0024144C">
        <w:rPr>
          <w:rFonts w:ascii="Times New Roman" w:hAnsi="Times New Roman" w:cs="Times New Roman"/>
          <w:sz w:val="24"/>
          <w:szCs w:val="24"/>
        </w:rPr>
        <w:t xml:space="preserve"> IT </w:t>
      </w:r>
      <w:r>
        <w:rPr>
          <w:rFonts w:ascii="Times New Roman" w:hAnsi="Times New Roman" w:cs="Times New Roman"/>
          <w:sz w:val="24"/>
          <w:szCs w:val="24"/>
        </w:rPr>
        <w:t xml:space="preserve">tools and techniques </w:t>
      </w:r>
      <w:r w:rsidRPr="00FF24ED">
        <w:rPr>
          <w:rFonts w:ascii="Times New Roman" w:hAnsi="Times New Roman" w:cs="Times New Roman"/>
          <w:sz w:val="24"/>
          <w:szCs w:val="24"/>
        </w:rPr>
        <w:t xml:space="preserve">as well as identifying a </w:t>
      </w:r>
      <w:r w:rsidR="00167A00" w:rsidRPr="00FF24ED">
        <w:rPr>
          <w:rFonts w:ascii="Times New Roman" w:hAnsi="Times New Roman" w:cs="Times New Roman"/>
          <w:sz w:val="24"/>
          <w:szCs w:val="24"/>
        </w:rPr>
        <w:t>clear focus</w:t>
      </w:r>
      <w:r w:rsidRPr="00FF24ED">
        <w:rPr>
          <w:rFonts w:ascii="Times New Roman" w:hAnsi="Times New Roman" w:cs="Times New Roman"/>
          <w:sz w:val="24"/>
          <w:szCs w:val="24"/>
        </w:rPr>
        <w:t xml:space="preserve"> for areas of IT that </w:t>
      </w:r>
      <w:r w:rsidR="00167A00" w:rsidRPr="00FF24ED">
        <w:rPr>
          <w:rFonts w:ascii="Times New Roman" w:hAnsi="Times New Roman" w:cs="Times New Roman"/>
          <w:sz w:val="24"/>
          <w:szCs w:val="24"/>
        </w:rPr>
        <w:t xml:space="preserve">can or </w:t>
      </w:r>
      <w:r w:rsidRPr="00FF24ED">
        <w:rPr>
          <w:rFonts w:ascii="Times New Roman" w:hAnsi="Times New Roman" w:cs="Times New Roman"/>
          <w:sz w:val="24"/>
          <w:szCs w:val="24"/>
        </w:rPr>
        <w:t>should be implemented in HSCs in the near term</w:t>
      </w:r>
      <w:r>
        <w:rPr>
          <w:rFonts w:ascii="Times New Roman" w:hAnsi="Times New Roman" w:cs="Times New Roman"/>
          <w:sz w:val="24"/>
          <w:szCs w:val="24"/>
        </w:rPr>
        <w:t>. It also makes a theoretical contribution by suggesting a number of new IT solutions that could be investigated by future research;</w:t>
      </w:r>
      <w:r w:rsidR="00585FAA">
        <w:rPr>
          <w:rFonts w:ascii="Times New Roman" w:hAnsi="Times New Roman" w:cs="Times New Roman"/>
          <w:sz w:val="24"/>
          <w:szCs w:val="24"/>
        </w:rPr>
        <w:t xml:space="preserve"> </w:t>
      </w:r>
      <w:r>
        <w:rPr>
          <w:rFonts w:ascii="Times New Roman" w:hAnsi="Times New Roman" w:cs="Times New Roman"/>
          <w:sz w:val="24"/>
          <w:szCs w:val="24"/>
        </w:rPr>
        <w:t xml:space="preserve">the use of </w:t>
      </w:r>
      <w:r w:rsidRPr="00784977">
        <w:rPr>
          <w:rFonts w:ascii="Times New Roman" w:hAnsi="Times New Roman" w:cs="Times New Roman"/>
          <w:sz w:val="24"/>
          <w:szCs w:val="24"/>
        </w:rPr>
        <w:t>social media, RFID and cloud computing solutions in particular</w:t>
      </w:r>
      <w:r>
        <w:rPr>
          <w:rFonts w:ascii="Times New Roman" w:hAnsi="Times New Roman" w:cs="Times New Roman"/>
          <w:sz w:val="24"/>
          <w:szCs w:val="24"/>
        </w:rPr>
        <w:t xml:space="preserve"> should be investigated to see if they hold an</w:t>
      </w:r>
      <w:r w:rsidR="005A6B21">
        <w:rPr>
          <w:rFonts w:ascii="Times New Roman" w:hAnsi="Times New Roman" w:cs="Times New Roman"/>
          <w:sz w:val="24"/>
          <w:szCs w:val="24"/>
        </w:rPr>
        <w:t xml:space="preserve">y </w:t>
      </w:r>
      <w:r>
        <w:rPr>
          <w:rFonts w:ascii="Times New Roman" w:hAnsi="Times New Roman" w:cs="Times New Roman"/>
          <w:sz w:val="24"/>
          <w:szCs w:val="24"/>
        </w:rPr>
        <w:t>advantages for NGOs. Similarly, barrier</w:t>
      </w:r>
      <w:r w:rsidR="00A95C2E">
        <w:rPr>
          <w:rFonts w:ascii="Times New Roman" w:hAnsi="Times New Roman" w:cs="Times New Roman"/>
          <w:sz w:val="24"/>
          <w:szCs w:val="24"/>
        </w:rPr>
        <w:t>s</w:t>
      </w:r>
      <w:r>
        <w:rPr>
          <w:rFonts w:ascii="Times New Roman" w:hAnsi="Times New Roman" w:cs="Times New Roman"/>
          <w:sz w:val="24"/>
          <w:szCs w:val="24"/>
        </w:rPr>
        <w:t xml:space="preserve"> to the adoption of these particular IT tools could be investigated from the perspective of those in the field through use of semi-structured interviews, focus groups</w:t>
      </w:r>
      <w:r w:rsidR="00DB37CB">
        <w:rPr>
          <w:rFonts w:ascii="Times New Roman" w:hAnsi="Times New Roman" w:cs="Times New Roman"/>
          <w:sz w:val="24"/>
          <w:szCs w:val="24"/>
        </w:rPr>
        <w:t xml:space="preserve"> and/</w:t>
      </w:r>
      <w:r>
        <w:rPr>
          <w:rFonts w:ascii="Times New Roman" w:hAnsi="Times New Roman" w:cs="Times New Roman"/>
          <w:sz w:val="24"/>
          <w:szCs w:val="24"/>
        </w:rPr>
        <w:t>or questionnaire surveys.</w:t>
      </w:r>
    </w:p>
    <w:p w14:paraId="7A3911EE" w14:textId="77777777" w:rsidR="00340A6F" w:rsidRDefault="00340A6F" w:rsidP="00340A6F">
      <w:pPr>
        <w:jc w:val="both"/>
        <w:rPr>
          <w:rFonts w:ascii="Times New Roman" w:hAnsi="Times New Roman" w:cs="Times New Roman"/>
          <w:sz w:val="24"/>
          <w:szCs w:val="24"/>
        </w:rPr>
      </w:pPr>
    </w:p>
    <w:p w14:paraId="426CEA82" w14:textId="77777777" w:rsidR="00EE6DB3" w:rsidRPr="005B0430" w:rsidRDefault="00EE6DB3" w:rsidP="00340A6F">
      <w:pPr>
        <w:jc w:val="both"/>
        <w:rPr>
          <w:rFonts w:ascii="Times New Roman" w:hAnsi="Times New Roman" w:cs="Times New Roman"/>
          <w:sz w:val="24"/>
          <w:szCs w:val="24"/>
        </w:rPr>
      </w:pPr>
    </w:p>
    <w:p w14:paraId="7A71E3E0" w14:textId="77777777" w:rsidR="00340A6F" w:rsidRDefault="00340A6F" w:rsidP="00340A6F">
      <w:pPr>
        <w:jc w:val="both"/>
        <w:outlineLvl w:val="0"/>
        <w:rPr>
          <w:rFonts w:ascii="Times New Roman" w:hAnsi="Times New Roman" w:cs="Times New Roman"/>
          <w:b/>
          <w:sz w:val="24"/>
          <w:szCs w:val="24"/>
        </w:rPr>
      </w:pPr>
      <w:r w:rsidRPr="00BD192B">
        <w:rPr>
          <w:rFonts w:ascii="Times New Roman" w:hAnsi="Times New Roman" w:cs="Times New Roman"/>
          <w:b/>
          <w:sz w:val="24"/>
          <w:szCs w:val="24"/>
        </w:rPr>
        <w:lastRenderedPageBreak/>
        <w:t>References</w:t>
      </w:r>
    </w:p>
    <w:p w14:paraId="7E3FF17F" w14:textId="77777777" w:rsidR="00340A6F" w:rsidRDefault="00340A6F" w:rsidP="00340A6F">
      <w:pPr>
        <w:jc w:val="both"/>
        <w:outlineLvl w:val="0"/>
        <w:rPr>
          <w:rFonts w:ascii="Times New Roman" w:hAnsi="Times New Roman" w:cs="Times New Roman"/>
          <w:b/>
          <w:sz w:val="24"/>
          <w:szCs w:val="24"/>
        </w:rPr>
      </w:pPr>
    </w:p>
    <w:p w14:paraId="308B11E1" w14:textId="2A5084A7" w:rsidR="007E6291" w:rsidRPr="007E6291" w:rsidRDefault="00340A6F" w:rsidP="007E6291">
      <w:pPr>
        <w:widowControl w:val="0"/>
        <w:autoSpaceDE w:val="0"/>
        <w:autoSpaceDN w:val="0"/>
        <w:adjustRightInd w:val="0"/>
        <w:ind w:left="480" w:hanging="480"/>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E6291" w:rsidRPr="007E6291">
        <w:rPr>
          <w:rFonts w:ascii="Times New Roman" w:hAnsi="Times New Roman" w:cs="Times New Roman"/>
          <w:noProof/>
          <w:sz w:val="24"/>
          <w:szCs w:val="24"/>
          <w:lang w:val="en-US"/>
        </w:rPr>
        <w:t xml:space="preserve">Balcik, B., Beamon, B., Krejci, C., Muramatsu, K. and Ramirez, M. (2010), “Coordination in humanitarian relief chains: Practices, challenges and opportunities”, </w:t>
      </w:r>
      <w:r w:rsidR="007E6291" w:rsidRPr="007E6291">
        <w:rPr>
          <w:rFonts w:ascii="Times New Roman" w:hAnsi="Times New Roman" w:cs="Times New Roman"/>
          <w:i/>
          <w:iCs/>
          <w:noProof/>
          <w:sz w:val="24"/>
          <w:szCs w:val="24"/>
          <w:lang w:val="en-US"/>
        </w:rPr>
        <w:t>International Journal of Production Economics</w:t>
      </w:r>
      <w:r w:rsidR="007E6291" w:rsidRPr="007E6291">
        <w:rPr>
          <w:rFonts w:ascii="Times New Roman" w:hAnsi="Times New Roman" w:cs="Times New Roman"/>
          <w:noProof/>
          <w:sz w:val="24"/>
          <w:szCs w:val="24"/>
          <w:lang w:val="en-US"/>
        </w:rPr>
        <w:t>, Vol. 126 No. 1, pp. 22–34.</w:t>
      </w:r>
    </w:p>
    <w:p w14:paraId="6239B835"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Baldini, G., Oliveri, F., Braun, M., Seuschek, H. and Hess, E. (2012), “Securing disaster supply chains with cryptography enhanced RFID”, </w:t>
      </w:r>
      <w:r w:rsidRPr="007E6291">
        <w:rPr>
          <w:rFonts w:ascii="Times New Roman" w:hAnsi="Times New Roman" w:cs="Times New Roman"/>
          <w:i/>
          <w:iCs/>
          <w:noProof/>
          <w:sz w:val="24"/>
          <w:szCs w:val="24"/>
          <w:lang w:val="en-US"/>
        </w:rPr>
        <w:t>Disaster Prevention and Management</w:t>
      </w:r>
      <w:r w:rsidRPr="007E6291">
        <w:rPr>
          <w:rFonts w:ascii="Times New Roman" w:hAnsi="Times New Roman" w:cs="Times New Roman"/>
          <w:noProof/>
          <w:sz w:val="24"/>
          <w:szCs w:val="24"/>
          <w:lang w:val="en-US"/>
        </w:rPr>
        <w:t>, Vol. 21 No. 1, pp. 51–70.</w:t>
      </w:r>
    </w:p>
    <w:p w14:paraId="5B5CB06E"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Beamon, B. and Balcik, B. (2008), “Performance measurement in humanitarian relief chains”, </w:t>
      </w:r>
      <w:r w:rsidRPr="007E6291">
        <w:rPr>
          <w:rFonts w:ascii="Times New Roman" w:hAnsi="Times New Roman" w:cs="Times New Roman"/>
          <w:i/>
          <w:iCs/>
          <w:noProof/>
          <w:sz w:val="24"/>
          <w:szCs w:val="24"/>
          <w:lang w:val="en-US"/>
        </w:rPr>
        <w:t>International Journal of Public Sector Management</w:t>
      </w:r>
      <w:r w:rsidRPr="007E6291">
        <w:rPr>
          <w:rFonts w:ascii="Times New Roman" w:hAnsi="Times New Roman" w:cs="Times New Roman"/>
          <w:noProof/>
          <w:sz w:val="24"/>
          <w:szCs w:val="24"/>
          <w:lang w:val="en-US"/>
        </w:rPr>
        <w:t>, Vol. 21 No. 1, pp. 4–25.</w:t>
      </w:r>
    </w:p>
    <w:p w14:paraId="0DE94A60"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Chandes, J. and Pache, G. (2010a), “Investigating humanitarian logistics issues: from operations management to strategic action”, </w:t>
      </w:r>
      <w:r w:rsidRPr="007E6291">
        <w:rPr>
          <w:rFonts w:ascii="Times New Roman" w:hAnsi="Times New Roman" w:cs="Times New Roman"/>
          <w:i/>
          <w:iCs/>
          <w:noProof/>
          <w:sz w:val="24"/>
          <w:szCs w:val="24"/>
          <w:lang w:val="en-US"/>
        </w:rPr>
        <w:t>Journal of Manufacturing Technology Management</w:t>
      </w:r>
      <w:r w:rsidRPr="007E6291">
        <w:rPr>
          <w:rFonts w:ascii="Times New Roman" w:hAnsi="Times New Roman" w:cs="Times New Roman"/>
          <w:noProof/>
          <w:sz w:val="24"/>
          <w:szCs w:val="24"/>
          <w:lang w:val="en-US"/>
        </w:rPr>
        <w:t>, Vol. 21 No. 3, pp. 320–340.</w:t>
      </w:r>
    </w:p>
    <w:p w14:paraId="49D6F341"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Chandes, J. and Pache, G. (2010b), “Strategizing humanitarian logistics: The challenge of collective action”, </w:t>
      </w:r>
      <w:r w:rsidRPr="007E6291">
        <w:rPr>
          <w:rFonts w:ascii="Times New Roman" w:hAnsi="Times New Roman" w:cs="Times New Roman"/>
          <w:i/>
          <w:iCs/>
          <w:noProof/>
          <w:sz w:val="24"/>
          <w:szCs w:val="24"/>
          <w:lang w:val="en-US"/>
        </w:rPr>
        <w:t>Problems and Perspectives in Management</w:t>
      </w:r>
      <w:r w:rsidRPr="007E6291">
        <w:rPr>
          <w:rFonts w:ascii="Times New Roman" w:hAnsi="Times New Roman" w:cs="Times New Roman"/>
          <w:noProof/>
          <w:sz w:val="24"/>
          <w:szCs w:val="24"/>
          <w:lang w:val="en-US"/>
        </w:rPr>
        <w:t>, Vol. 8 No. 1, pp. 99–107.</w:t>
      </w:r>
    </w:p>
    <w:p w14:paraId="563EEF29"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da Costa, S.R.A., Campos, V.B.G. and Bandeira, R.A.D.M. (2012), “Supply Chains in Humanitarian Operations: Cases and Analysis”, </w:t>
      </w:r>
      <w:r w:rsidRPr="007E6291">
        <w:rPr>
          <w:rFonts w:ascii="Times New Roman" w:hAnsi="Times New Roman" w:cs="Times New Roman"/>
          <w:i/>
          <w:iCs/>
          <w:noProof/>
          <w:sz w:val="24"/>
          <w:szCs w:val="24"/>
          <w:lang w:val="en-US"/>
        </w:rPr>
        <w:t>Procedia - Social and Behavioral Sciences</w:t>
      </w:r>
      <w:r w:rsidRPr="007E6291">
        <w:rPr>
          <w:rFonts w:ascii="Times New Roman" w:hAnsi="Times New Roman" w:cs="Times New Roman"/>
          <w:noProof/>
          <w:sz w:val="24"/>
          <w:szCs w:val="24"/>
          <w:lang w:val="en-US"/>
        </w:rPr>
        <w:t>, Vol. 54, pp. 598–607.</w:t>
      </w:r>
    </w:p>
    <w:p w14:paraId="4769DCF9"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Crooks, A. and Wise, S. (2013), “GIS and agent-based models for humanitarian assistance”, </w:t>
      </w:r>
      <w:r w:rsidRPr="007E6291">
        <w:rPr>
          <w:rFonts w:ascii="Times New Roman" w:hAnsi="Times New Roman" w:cs="Times New Roman"/>
          <w:i/>
          <w:iCs/>
          <w:noProof/>
          <w:sz w:val="24"/>
          <w:szCs w:val="24"/>
          <w:lang w:val="en-US"/>
        </w:rPr>
        <w:t>Computers, Environment and Urban Systems</w:t>
      </w:r>
      <w:r w:rsidRPr="007E6291">
        <w:rPr>
          <w:rFonts w:ascii="Times New Roman" w:hAnsi="Times New Roman" w:cs="Times New Roman"/>
          <w:noProof/>
          <w:sz w:val="24"/>
          <w:szCs w:val="24"/>
          <w:lang w:val="en-US"/>
        </w:rPr>
        <w:t>, Elsevier Ltd, Vol. 41, pp. 100–111.</w:t>
      </w:r>
    </w:p>
    <w:p w14:paraId="434F1792"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Day, J.M., Melnyk, S.A., Larson, P.D., Davis, E.W. and Whybark, D.C. (2012), “Humanitarian and Disaster Relief Supply Chains: A Matter of Life and Death”, </w:t>
      </w:r>
      <w:r w:rsidRPr="007E6291">
        <w:rPr>
          <w:rFonts w:ascii="Times New Roman" w:hAnsi="Times New Roman" w:cs="Times New Roman"/>
          <w:i/>
          <w:iCs/>
          <w:noProof/>
          <w:sz w:val="24"/>
          <w:szCs w:val="24"/>
          <w:lang w:val="en-US"/>
        </w:rPr>
        <w:t>Journal of Supply Chain Management</w:t>
      </w:r>
      <w:r w:rsidRPr="007E6291">
        <w:rPr>
          <w:rFonts w:ascii="Times New Roman" w:hAnsi="Times New Roman" w:cs="Times New Roman"/>
          <w:noProof/>
          <w:sz w:val="24"/>
          <w:szCs w:val="24"/>
          <w:lang w:val="en-US"/>
        </w:rPr>
        <w:t>, Vol. 48 No. 2, pp. 21–36.</w:t>
      </w:r>
    </w:p>
    <w:p w14:paraId="4C481115"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Ergun, O., Gui, L., Heier Stamm, J.L., Keskinocak, P. and Swann, J. (2014), “Improving Humanitarian Operations through Technology-Enabled Collaboration”, </w:t>
      </w:r>
      <w:r w:rsidRPr="007E6291">
        <w:rPr>
          <w:rFonts w:ascii="Times New Roman" w:hAnsi="Times New Roman" w:cs="Times New Roman"/>
          <w:i/>
          <w:iCs/>
          <w:noProof/>
          <w:sz w:val="24"/>
          <w:szCs w:val="24"/>
          <w:lang w:val="en-US"/>
        </w:rPr>
        <w:t>Production and Operations Management</w:t>
      </w:r>
      <w:r w:rsidRPr="007E6291">
        <w:rPr>
          <w:rFonts w:ascii="Times New Roman" w:hAnsi="Times New Roman" w:cs="Times New Roman"/>
          <w:noProof/>
          <w:sz w:val="24"/>
          <w:szCs w:val="24"/>
          <w:lang w:val="en-US"/>
        </w:rPr>
        <w:t>, Vol. 23 No. 6, pp. 1002–1014.</w:t>
      </w:r>
    </w:p>
    <w:p w14:paraId="03C432B1"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Ergun, Ö., Heier Stamm, J., Keskinocak, P. and Swann, J. (2010), “Waffle House Restaurants hurricane response: A case study”, </w:t>
      </w:r>
      <w:r w:rsidRPr="007E6291">
        <w:rPr>
          <w:rFonts w:ascii="Times New Roman" w:hAnsi="Times New Roman" w:cs="Times New Roman"/>
          <w:i/>
          <w:iCs/>
          <w:noProof/>
          <w:sz w:val="24"/>
          <w:szCs w:val="24"/>
          <w:lang w:val="en-US"/>
        </w:rPr>
        <w:t>International Journal of Production Economics</w:t>
      </w:r>
      <w:r w:rsidRPr="007E6291">
        <w:rPr>
          <w:rFonts w:ascii="Times New Roman" w:hAnsi="Times New Roman" w:cs="Times New Roman"/>
          <w:noProof/>
          <w:sz w:val="24"/>
          <w:szCs w:val="24"/>
          <w:lang w:val="en-US"/>
        </w:rPr>
        <w:t>, Vol. 126 No. 1, pp. 111–120.</w:t>
      </w:r>
    </w:p>
    <w:p w14:paraId="18D95E89"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Fawcett, A. and Fawcett, S. (2013), “Benchmarking the state of humanitarian aid and disaster relief: A systems design perspective and research agenda”, </w:t>
      </w:r>
      <w:r w:rsidRPr="007E6291">
        <w:rPr>
          <w:rFonts w:ascii="Times New Roman" w:hAnsi="Times New Roman" w:cs="Times New Roman"/>
          <w:i/>
          <w:iCs/>
          <w:noProof/>
          <w:sz w:val="24"/>
          <w:szCs w:val="24"/>
          <w:lang w:val="en-US"/>
        </w:rPr>
        <w:t>Benchmarking: An International Journal</w:t>
      </w:r>
      <w:r w:rsidRPr="007E6291">
        <w:rPr>
          <w:rFonts w:ascii="Times New Roman" w:hAnsi="Times New Roman" w:cs="Times New Roman"/>
          <w:noProof/>
          <w:sz w:val="24"/>
          <w:szCs w:val="24"/>
          <w:lang w:val="en-US"/>
        </w:rPr>
        <w:t>, Vol. 20 No. 5, p. 6.</w:t>
      </w:r>
    </w:p>
    <w:p w14:paraId="660C6404"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Holguin-Veras, J., Jaller, M., Van Wassenhove, L., Pérez, N. and Wachtendorf, T. (2012), “On the unique features of post-disaster humanitarian logistics”, </w:t>
      </w:r>
      <w:r w:rsidRPr="007E6291">
        <w:rPr>
          <w:rFonts w:ascii="Times New Roman" w:hAnsi="Times New Roman" w:cs="Times New Roman"/>
          <w:i/>
          <w:iCs/>
          <w:noProof/>
          <w:sz w:val="24"/>
          <w:szCs w:val="24"/>
          <w:lang w:val="en-US"/>
        </w:rPr>
        <w:t>Journal of Operations Management</w:t>
      </w:r>
      <w:r w:rsidRPr="007E6291">
        <w:rPr>
          <w:rFonts w:ascii="Times New Roman" w:hAnsi="Times New Roman" w:cs="Times New Roman"/>
          <w:noProof/>
          <w:sz w:val="24"/>
          <w:szCs w:val="24"/>
          <w:lang w:val="en-US"/>
        </w:rPr>
        <w:t>, Elsevier B.V., Vol. 30 No. 7-8, pp. 494–506.</w:t>
      </w:r>
    </w:p>
    <w:p w14:paraId="0465DAC7"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Ilhan, A. (2011), “The Humanitarian Relief Chain”, </w:t>
      </w:r>
      <w:r w:rsidRPr="007E6291">
        <w:rPr>
          <w:rFonts w:ascii="Times New Roman" w:hAnsi="Times New Roman" w:cs="Times New Roman"/>
          <w:i/>
          <w:iCs/>
          <w:noProof/>
          <w:sz w:val="24"/>
          <w:szCs w:val="24"/>
          <w:lang w:val="en-US"/>
        </w:rPr>
        <w:t>South East European Journal of Economics and Business</w:t>
      </w:r>
      <w:r w:rsidRPr="007E6291">
        <w:rPr>
          <w:rFonts w:ascii="Times New Roman" w:hAnsi="Times New Roman" w:cs="Times New Roman"/>
          <w:noProof/>
          <w:sz w:val="24"/>
          <w:szCs w:val="24"/>
          <w:lang w:val="en-US"/>
        </w:rPr>
        <w:t>, Vol. 6 No. 2, pp. 45–54.</w:t>
      </w:r>
    </w:p>
    <w:p w14:paraId="5286B84B"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Jaeger, P., Shneiderman, B., Fleischmann, K., Preece, J., Qu, Y. and Fei Wu, P. (2007), “Community response grids: E-government, social networks, and effective emergency management”, </w:t>
      </w:r>
      <w:r w:rsidRPr="007E6291">
        <w:rPr>
          <w:rFonts w:ascii="Times New Roman" w:hAnsi="Times New Roman" w:cs="Times New Roman"/>
          <w:i/>
          <w:iCs/>
          <w:noProof/>
          <w:sz w:val="24"/>
          <w:szCs w:val="24"/>
          <w:lang w:val="en-US"/>
        </w:rPr>
        <w:t>Telecommunications Policy</w:t>
      </w:r>
      <w:r w:rsidRPr="007E6291">
        <w:rPr>
          <w:rFonts w:ascii="Times New Roman" w:hAnsi="Times New Roman" w:cs="Times New Roman"/>
          <w:noProof/>
          <w:sz w:val="24"/>
          <w:szCs w:val="24"/>
          <w:lang w:val="en-US"/>
        </w:rPr>
        <w:t>, Vol. 31 No. 10-11, pp. 592–604.</w:t>
      </w:r>
    </w:p>
    <w:p w14:paraId="1558F156"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Jahre, M., Jensen, L.-M. and Listou, T. (2009), “Theory development in humanitarian logistics: a framework and three cases”, </w:t>
      </w:r>
      <w:r w:rsidRPr="007E6291">
        <w:rPr>
          <w:rFonts w:ascii="Times New Roman" w:hAnsi="Times New Roman" w:cs="Times New Roman"/>
          <w:i/>
          <w:iCs/>
          <w:noProof/>
          <w:sz w:val="24"/>
          <w:szCs w:val="24"/>
          <w:lang w:val="en-US"/>
        </w:rPr>
        <w:t>Management Research News</w:t>
      </w:r>
      <w:r w:rsidRPr="007E6291">
        <w:rPr>
          <w:rFonts w:ascii="Times New Roman" w:hAnsi="Times New Roman" w:cs="Times New Roman"/>
          <w:noProof/>
          <w:sz w:val="24"/>
          <w:szCs w:val="24"/>
          <w:lang w:val="en-US"/>
        </w:rPr>
        <w:t>, Vol. 32 No. 11, pp. 1008–1023.</w:t>
      </w:r>
    </w:p>
    <w:p w14:paraId="102F2CCA"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Jensen, L.-M. (2012), “Humanitarian cluster leads: lessons from 4PLs”, </w:t>
      </w:r>
      <w:r w:rsidRPr="007E6291">
        <w:rPr>
          <w:rFonts w:ascii="Times New Roman" w:hAnsi="Times New Roman" w:cs="Times New Roman"/>
          <w:i/>
          <w:iCs/>
          <w:noProof/>
          <w:sz w:val="24"/>
          <w:szCs w:val="24"/>
          <w:lang w:val="en-US"/>
        </w:rPr>
        <w:t>Journal of Humanitarian Logistics and Supply Chain Management</w:t>
      </w:r>
      <w:r w:rsidRPr="007E6291">
        <w:rPr>
          <w:rFonts w:ascii="Times New Roman" w:hAnsi="Times New Roman" w:cs="Times New Roman"/>
          <w:noProof/>
          <w:sz w:val="24"/>
          <w:szCs w:val="24"/>
          <w:lang w:val="en-US"/>
        </w:rPr>
        <w:t>, Vol. 2, pp. 148–160.</w:t>
      </w:r>
    </w:p>
    <w:p w14:paraId="7CD5EBDD"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John, L. and Ramesh, A. (2012), “Humanitarian supply chain management in India: a SAP-LAP framework”, </w:t>
      </w:r>
      <w:r w:rsidRPr="007E6291">
        <w:rPr>
          <w:rFonts w:ascii="Times New Roman" w:hAnsi="Times New Roman" w:cs="Times New Roman"/>
          <w:i/>
          <w:iCs/>
          <w:noProof/>
          <w:sz w:val="24"/>
          <w:szCs w:val="24"/>
          <w:lang w:val="en-US"/>
        </w:rPr>
        <w:t>Journal of Advances in Management Research</w:t>
      </w:r>
      <w:r w:rsidRPr="007E6291">
        <w:rPr>
          <w:rFonts w:ascii="Times New Roman" w:hAnsi="Times New Roman" w:cs="Times New Roman"/>
          <w:noProof/>
          <w:sz w:val="24"/>
          <w:szCs w:val="24"/>
          <w:lang w:val="en-US"/>
        </w:rPr>
        <w:t>, Vol. 9 No. 2, pp. 217–235.</w:t>
      </w:r>
    </w:p>
    <w:p w14:paraId="35C67D1D"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Kabra, G., Ramesh, A. and Arshinder, K. (2015), “Identification and prioritization of </w:t>
      </w:r>
      <w:r w:rsidRPr="007E6291">
        <w:rPr>
          <w:rFonts w:ascii="Times New Roman" w:hAnsi="Times New Roman" w:cs="Times New Roman"/>
          <w:noProof/>
          <w:sz w:val="24"/>
          <w:szCs w:val="24"/>
          <w:lang w:val="en-US"/>
        </w:rPr>
        <w:lastRenderedPageBreak/>
        <w:t xml:space="preserve">coordination barriers in humanitarian supply chain management”, </w:t>
      </w:r>
      <w:r w:rsidRPr="007E6291">
        <w:rPr>
          <w:rFonts w:ascii="Times New Roman" w:hAnsi="Times New Roman" w:cs="Times New Roman"/>
          <w:i/>
          <w:iCs/>
          <w:noProof/>
          <w:sz w:val="24"/>
          <w:szCs w:val="24"/>
          <w:lang w:val="en-US"/>
        </w:rPr>
        <w:t>International Journal of Disaster Risk Reduction</w:t>
      </w:r>
      <w:r w:rsidRPr="007E6291">
        <w:rPr>
          <w:rFonts w:ascii="Times New Roman" w:hAnsi="Times New Roman" w:cs="Times New Roman"/>
          <w:noProof/>
          <w:sz w:val="24"/>
          <w:szCs w:val="24"/>
          <w:lang w:val="en-US"/>
        </w:rPr>
        <w:t>, Elsevier, Vol. 13, pp. 128–138.</w:t>
      </w:r>
    </w:p>
    <w:p w14:paraId="1ABA96E2"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Kovacs, G. and Spens, K.M. (2007), “Humanitarian logistics in disaster relief operations”, </w:t>
      </w:r>
      <w:r w:rsidRPr="007E6291">
        <w:rPr>
          <w:rFonts w:ascii="Times New Roman" w:hAnsi="Times New Roman" w:cs="Times New Roman"/>
          <w:i/>
          <w:iCs/>
          <w:noProof/>
          <w:sz w:val="24"/>
          <w:szCs w:val="24"/>
          <w:lang w:val="en-US"/>
        </w:rPr>
        <w:t>International Journal of Physical Distribution &amp; Logistics Management</w:t>
      </w:r>
      <w:r w:rsidRPr="007E6291">
        <w:rPr>
          <w:rFonts w:ascii="Times New Roman" w:hAnsi="Times New Roman" w:cs="Times New Roman"/>
          <w:noProof/>
          <w:sz w:val="24"/>
          <w:szCs w:val="24"/>
          <w:lang w:val="en-US"/>
        </w:rPr>
        <w:t>, Vol. 37 No. 2, pp. 99–114.</w:t>
      </w:r>
    </w:p>
    <w:p w14:paraId="033B0B4F"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Kovacs, G. and Spens, K.M. (2011), “Trends and developments in humanitarian logistics – a gap analysis”, </w:t>
      </w:r>
      <w:r w:rsidRPr="007E6291">
        <w:rPr>
          <w:rFonts w:ascii="Times New Roman" w:hAnsi="Times New Roman" w:cs="Times New Roman"/>
          <w:i/>
          <w:iCs/>
          <w:noProof/>
          <w:sz w:val="24"/>
          <w:szCs w:val="24"/>
          <w:lang w:val="en-US"/>
        </w:rPr>
        <w:t>International Journal of Physical Distribution &amp; Logistics Management</w:t>
      </w:r>
      <w:r w:rsidRPr="007E6291">
        <w:rPr>
          <w:rFonts w:ascii="Times New Roman" w:hAnsi="Times New Roman" w:cs="Times New Roman"/>
          <w:noProof/>
          <w:sz w:val="24"/>
          <w:szCs w:val="24"/>
          <w:lang w:val="en-US"/>
        </w:rPr>
        <w:t>, Vol. 41 No. 1, pp. 32–45.</w:t>
      </w:r>
    </w:p>
    <w:p w14:paraId="0B2D99D0"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De la Torre, L., Dolinskaya, I. and Smilowitz, K. (2012), “Disaster relief routing: Integrating research and practice”, </w:t>
      </w:r>
      <w:r w:rsidRPr="007E6291">
        <w:rPr>
          <w:rFonts w:ascii="Times New Roman" w:hAnsi="Times New Roman" w:cs="Times New Roman"/>
          <w:i/>
          <w:iCs/>
          <w:noProof/>
          <w:sz w:val="24"/>
          <w:szCs w:val="24"/>
          <w:lang w:val="en-US"/>
        </w:rPr>
        <w:t>Socio-Economic Planning Sciences</w:t>
      </w:r>
      <w:r w:rsidRPr="007E6291">
        <w:rPr>
          <w:rFonts w:ascii="Times New Roman" w:hAnsi="Times New Roman" w:cs="Times New Roman"/>
          <w:noProof/>
          <w:sz w:val="24"/>
          <w:szCs w:val="24"/>
          <w:lang w:val="en-US"/>
        </w:rPr>
        <w:t>, Elsevier Ltd, Vol. 46 No. 1, pp. 88–97.</w:t>
      </w:r>
    </w:p>
    <w:p w14:paraId="6F72784F"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Maon, F., Lindgreen, A. and Vanhamme, J. (2009), “Developing supply chains in disaster relief operations through cross-sector socially oriented collaborations: a theoretical model”, </w:t>
      </w:r>
      <w:r w:rsidRPr="007E6291">
        <w:rPr>
          <w:rFonts w:ascii="Times New Roman" w:hAnsi="Times New Roman" w:cs="Times New Roman"/>
          <w:i/>
          <w:iCs/>
          <w:noProof/>
          <w:sz w:val="24"/>
          <w:szCs w:val="24"/>
          <w:lang w:val="en-US"/>
        </w:rPr>
        <w:t>Supply Chain Management: An International Journal</w:t>
      </w:r>
      <w:r w:rsidRPr="007E6291">
        <w:rPr>
          <w:rFonts w:ascii="Times New Roman" w:hAnsi="Times New Roman" w:cs="Times New Roman"/>
          <w:noProof/>
          <w:sz w:val="24"/>
          <w:szCs w:val="24"/>
          <w:lang w:val="en-US"/>
        </w:rPr>
        <w:t>, Vol. 14 No. 2, pp. 149–164.</w:t>
      </w:r>
    </w:p>
    <w:p w14:paraId="157E64EE"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Merminod, N., Nollet, J. and Pache, G. (2014), “Streamlining humanitarian and peacekeeping supply chains: Anticipation capability for higher responsiveness”, </w:t>
      </w:r>
      <w:r w:rsidRPr="007E6291">
        <w:rPr>
          <w:rFonts w:ascii="Times New Roman" w:hAnsi="Times New Roman" w:cs="Times New Roman"/>
          <w:i/>
          <w:iCs/>
          <w:noProof/>
          <w:sz w:val="24"/>
          <w:szCs w:val="24"/>
          <w:lang w:val="en-US"/>
        </w:rPr>
        <w:t>Society and Business Review</w:t>
      </w:r>
      <w:r w:rsidRPr="007E6291">
        <w:rPr>
          <w:rFonts w:ascii="Times New Roman" w:hAnsi="Times New Roman" w:cs="Times New Roman"/>
          <w:noProof/>
          <w:sz w:val="24"/>
          <w:szCs w:val="24"/>
          <w:lang w:val="en-US"/>
        </w:rPr>
        <w:t>, Vol. 9, pp. 4–22.</w:t>
      </w:r>
    </w:p>
    <w:p w14:paraId="2CF2BAEE"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Overstreet, R., Hall, D., Hanna, J. and Rainer, K. (2011), “Research in humanitarian logistics”, </w:t>
      </w:r>
      <w:r w:rsidRPr="007E6291">
        <w:rPr>
          <w:rFonts w:ascii="Times New Roman" w:hAnsi="Times New Roman" w:cs="Times New Roman"/>
          <w:i/>
          <w:iCs/>
          <w:noProof/>
          <w:sz w:val="24"/>
          <w:szCs w:val="24"/>
          <w:lang w:val="en-US"/>
        </w:rPr>
        <w:t>Journal of Humanitarian Logistics and Supply Chain Management</w:t>
      </w:r>
      <w:r w:rsidRPr="007E6291">
        <w:rPr>
          <w:rFonts w:ascii="Times New Roman" w:hAnsi="Times New Roman" w:cs="Times New Roman"/>
          <w:noProof/>
          <w:sz w:val="24"/>
          <w:szCs w:val="24"/>
          <w:lang w:val="en-US"/>
        </w:rPr>
        <w:t>, Vol. 1 No. 2, pp. 114–131.</w:t>
      </w:r>
    </w:p>
    <w:p w14:paraId="76FA0656"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Özdamar, L. and Ertem, M.A. (2015), “Models , solutions and enabling technologies in humanitarian logistics”, </w:t>
      </w:r>
      <w:r w:rsidRPr="007E6291">
        <w:rPr>
          <w:rFonts w:ascii="Times New Roman" w:hAnsi="Times New Roman" w:cs="Times New Roman"/>
          <w:i/>
          <w:iCs/>
          <w:noProof/>
          <w:sz w:val="24"/>
          <w:szCs w:val="24"/>
          <w:lang w:val="en-US"/>
        </w:rPr>
        <w:t>European Journal of Operational Research</w:t>
      </w:r>
      <w:r w:rsidRPr="007E6291">
        <w:rPr>
          <w:rFonts w:ascii="Times New Roman" w:hAnsi="Times New Roman" w:cs="Times New Roman"/>
          <w:noProof/>
          <w:sz w:val="24"/>
          <w:szCs w:val="24"/>
          <w:lang w:val="en-US"/>
        </w:rPr>
        <w:t>, Vol. 244, pp. 55–65.</w:t>
      </w:r>
    </w:p>
    <w:p w14:paraId="70D21530"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Pateman, H., Hughes, K. and Cahoon, S. (2013), “Humanizing humanitarian supply chains : A synthesis of key challenges”, </w:t>
      </w:r>
      <w:r w:rsidRPr="007E6291">
        <w:rPr>
          <w:rFonts w:ascii="Times New Roman" w:hAnsi="Times New Roman" w:cs="Times New Roman"/>
          <w:i/>
          <w:iCs/>
          <w:noProof/>
          <w:sz w:val="24"/>
          <w:szCs w:val="24"/>
          <w:lang w:val="en-US"/>
        </w:rPr>
        <w:t>Asian Journal of Shipping and Logistics</w:t>
      </w:r>
      <w:r w:rsidRPr="007E6291">
        <w:rPr>
          <w:rFonts w:ascii="Times New Roman" w:hAnsi="Times New Roman" w:cs="Times New Roman"/>
          <w:noProof/>
          <w:sz w:val="24"/>
          <w:szCs w:val="24"/>
          <w:lang w:val="en-US"/>
        </w:rPr>
        <w:t>, Vol. 29 No. 1, pp. 81–102.</w:t>
      </w:r>
    </w:p>
    <w:p w14:paraId="4683CDB2"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Pettit, S. and Beresford, A. (2005), “Emergency relief logistics: an evaluation of military, non-military and composite response models”, </w:t>
      </w:r>
      <w:r w:rsidRPr="007E6291">
        <w:rPr>
          <w:rFonts w:ascii="Times New Roman" w:hAnsi="Times New Roman" w:cs="Times New Roman"/>
          <w:i/>
          <w:iCs/>
          <w:noProof/>
          <w:sz w:val="24"/>
          <w:szCs w:val="24"/>
          <w:lang w:val="en-US"/>
        </w:rPr>
        <w:t>International Journal of Logistics: Research and Applications</w:t>
      </w:r>
      <w:r w:rsidRPr="007E6291">
        <w:rPr>
          <w:rFonts w:ascii="Times New Roman" w:hAnsi="Times New Roman" w:cs="Times New Roman"/>
          <w:noProof/>
          <w:sz w:val="24"/>
          <w:szCs w:val="24"/>
          <w:lang w:val="en-US"/>
        </w:rPr>
        <w:t>, Vol. 8 No. 4, pp. 313–341.</w:t>
      </w:r>
    </w:p>
    <w:p w14:paraId="4976F7DC"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Pettit, S. and Beresford, A. (2009), “Critical success factors in the context of humanitarian aid supply chains”, </w:t>
      </w:r>
      <w:r w:rsidRPr="007E6291">
        <w:rPr>
          <w:rFonts w:ascii="Times New Roman" w:hAnsi="Times New Roman" w:cs="Times New Roman"/>
          <w:i/>
          <w:iCs/>
          <w:noProof/>
          <w:sz w:val="24"/>
          <w:szCs w:val="24"/>
          <w:lang w:val="en-US"/>
        </w:rPr>
        <w:t>International Journal of Physical Distribution &amp; Logistics Management</w:t>
      </w:r>
      <w:r w:rsidRPr="007E6291">
        <w:rPr>
          <w:rFonts w:ascii="Times New Roman" w:hAnsi="Times New Roman" w:cs="Times New Roman"/>
          <w:noProof/>
          <w:sz w:val="24"/>
          <w:szCs w:val="24"/>
          <w:lang w:val="en-US"/>
        </w:rPr>
        <w:t>, Vol. 39 No. 6, pp. 450–468.</w:t>
      </w:r>
    </w:p>
    <w:p w14:paraId="740F96B9"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Rietjens, S., Voordijk, H. and De Boer, S. (2007), “Co-ordinating humanitarian operations in peace support missions”, </w:t>
      </w:r>
      <w:r w:rsidRPr="007E6291">
        <w:rPr>
          <w:rFonts w:ascii="Times New Roman" w:hAnsi="Times New Roman" w:cs="Times New Roman"/>
          <w:i/>
          <w:iCs/>
          <w:noProof/>
          <w:sz w:val="24"/>
          <w:szCs w:val="24"/>
          <w:lang w:val="en-US"/>
        </w:rPr>
        <w:t>Disaster Prevention and Management</w:t>
      </w:r>
      <w:r w:rsidRPr="007E6291">
        <w:rPr>
          <w:rFonts w:ascii="Times New Roman" w:hAnsi="Times New Roman" w:cs="Times New Roman"/>
          <w:noProof/>
          <w:sz w:val="24"/>
          <w:szCs w:val="24"/>
          <w:lang w:val="en-US"/>
        </w:rPr>
        <w:t>, Vol. 16 No. 1, pp. 56–69.</w:t>
      </w:r>
    </w:p>
    <w:p w14:paraId="15163550"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Sandwell, C. (2011), “A qualitative study exploring the challenges of humanitarian organizations”, </w:t>
      </w:r>
      <w:r w:rsidRPr="007E6291">
        <w:rPr>
          <w:rFonts w:ascii="Times New Roman" w:hAnsi="Times New Roman" w:cs="Times New Roman"/>
          <w:i/>
          <w:iCs/>
          <w:noProof/>
          <w:sz w:val="24"/>
          <w:szCs w:val="24"/>
          <w:lang w:val="en-US"/>
        </w:rPr>
        <w:t>Journal of Humanitarian Logistics and Supply Chain Management</w:t>
      </w:r>
      <w:r w:rsidRPr="007E6291">
        <w:rPr>
          <w:rFonts w:ascii="Times New Roman" w:hAnsi="Times New Roman" w:cs="Times New Roman"/>
          <w:noProof/>
          <w:sz w:val="24"/>
          <w:szCs w:val="24"/>
          <w:lang w:val="en-US"/>
        </w:rPr>
        <w:t>, Vol. 1 No. 2, pp. 132–150.</w:t>
      </w:r>
    </w:p>
    <w:p w14:paraId="10080C84"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Schniederjans, D.G., Ozpolat, K. and Chen, Y. (2016), “Humanitarian supply chain use of cloud computing”, </w:t>
      </w:r>
      <w:r w:rsidRPr="007E6291">
        <w:rPr>
          <w:rFonts w:ascii="Times New Roman" w:hAnsi="Times New Roman" w:cs="Times New Roman"/>
          <w:i/>
          <w:iCs/>
          <w:noProof/>
          <w:sz w:val="24"/>
          <w:szCs w:val="24"/>
          <w:lang w:val="en-US"/>
        </w:rPr>
        <w:t>Supply Chain Management: An International Journal</w:t>
      </w:r>
      <w:r w:rsidRPr="007E6291">
        <w:rPr>
          <w:rFonts w:ascii="Times New Roman" w:hAnsi="Times New Roman" w:cs="Times New Roman"/>
          <w:noProof/>
          <w:sz w:val="24"/>
          <w:szCs w:val="24"/>
          <w:lang w:val="en-US"/>
        </w:rPr>
        <w:t>, Vol. 21 No. 5, pp. 569–588.</w:t>
      </w:r>
    </w:p>
    <w:p w14:paraId="1FD4DE40"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Scholten, K., Scott, P. and Fynes, B. (2010), “(Le)agility in humanitarian aid (NGO) supply chains”, </w:t>
      </w:r>
      <w:r w:rsidRPr="007E6291">
        <w:rPr>
          <w:rFonts w:ascii="Times New Roman" w:hAnsi="Times New Roman" w:cs="Times New Roman"/>
          <w:i/>
          <w:iCs/>
          <w:noProof/>
          <w:sz w:val="24"/>
          <w:szCs w:val="24"/>
          <w:lang w:val="en-US"/>
        </w:rPr>
        <w:t>International Journal of Physical Distribution &amp; Logistics Management</w:t>
      </w:r>
      <w:r w:rsidRPr="007E6291">
        <w:rPr>
          <w:rFonts w:ascii="Times New Roman" w:hAnsi="Times New Roman" w:cs="Times New Roman"/>
          <w:noProof/>
          <w:sz w:val="24"/>
          <w:szCs w:val="24"/>
          <w:lang w:val="en-US"/>
        </w:rPr>
        <w:t>, Vol. 40 No. 8/9, pp. 623–635.</w:t>
      </w:r>
    </w:p>
    <w:p w14:paraId="445EFCDD"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Schulz, S. and Blecken, A. (2010), “Horizontal cooperation in disaster relief logistics: benefits and impediments”, </w:t>
      </w:r>
      <w:r w:rsidRPr="007E6291">
        <w:rPr>
          <w:rFonts w:ascii="Times New Roman" w:hAnsi="Times New Roman" w:cs="Times New Roman"/>
          <w:i/>
          <w:iCs/>
          <w:noProof/>
          <w:sz w:val="24"/>
          <w:szCs w:val="24"/>
          <w:lang w:val="en-US"/>
        </w:rPr>
        <w:t>International Journal of Physical Distribution &amp; Logistics Management</w:t>
      </w:r>
      <w:r w:rsidRPr="007E6291">
        <w:rPr>
          <w:rFonts w:ascii="Times New Roman" w:hAnsi="Times New Roman" w:cs="Times New Roman"/>
          <w:noProof/>
          <w:sz w:val="24"/>
          <w:szCs w:val="24"/>
          <w:lang w:val="en-US"/>
        </w:rPr>
        <w:t>, Vol. 40 No. 8/9, pp. 636–656.</w:t>
      </w:r>
    </w:p>
    <w:p w14:paraId="0B178C4B"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Sheppard, A., Tatham, P., Fisher, R. and Gapp, R. (2013), “Humanitarian logistics: enhancing the engagement of local populations”, </w:t>
      </w:r>
      <w:r w:rsidRPr="007E6291">
        <w:rPr>
          <w:rFonts w:ascii="Times New Roman" w:hAnsi="Times New Roman" w:cs="Times New Roman"/>
          <w:i/>
          <w:iCs/>
          <w:noProof/>
          <w:sz w:val="24"/>
          <w:szCs w:val="24"/>
          <w:lang w:val="en-US"/>
        </w:rPr>
        <w:t xml:space="preserve">Journal of Humanitarian Logistics and </w:t>
      </w:r>
      <w:r w:rsidRPr="007E6291">
        <w:rPr>
          <w:rFonts w:ascii="Times New Roman" w:hAnsi="Times New Roman" w:cs="Times New Roman"/>
          <w:i/>
          <w:iCs/>
          <w:noProof/>
          <w:sz w:val="24"/>
          <w:szCs w:val="24"/>
          <w:lang w:val="en-US"/>
        </w:rPr>
        <w:lastRenderedPageBreak/>
        <w:t>Supply Chain Management</w:t>
      </w:r>
      <w:r w:rsidRPr="007E6291">
        <w:rPr>
          <w:rFonts w:ascii="Times New Roman" w:hAnsi="Times New Roman" w:cs="Times New Roman"/>
          <w:noProof/>
          <w:sz w:val="24"/>
          <w:szCs w:val="24"/>
          <w:lang w:val="en-US"/>
        </w:rPr>
        <w:t>, Vol. 3 No. 1, pp. 22–36.</w:t>
      </w:r>
    </w:p>
    <w:p w14:paraId="216DE334"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Tapia, A., Maldonado, E., Ngamassi Tchouakeu, L. and Maitland, C. (2012), “Coordinating humanitarian information: The problem of organisational and technical trajectories”, </w:t>
      </w:r>
      <w:r w:rsidRPr="007E6291">
        <w:rPr>
          <w:rFonts w:ascii="Times New Roman" w:hAnsi="Times New Roman" w:cs="Times New Roman"/>
          <w:i/>
          <w:iCs/>
          <w:noProof/>
          <w:sz w:val="24"/>
          <w:szCs w:val="24"/>
          <w:lang w:val="en-US"/>
        </w:rPr>
        <w:t>Information Technology &amp; People</w:t>
      </w:r>
      <w:r w:rsidRPr="007E6291">
        <w:rPr>
          <w:rFonts w:ascii="Times New Roman" w:hAnsi="Times New Roman" w:cs="Times New Roman"/>
          <w:noProof/>
          <w:sz w:val="24"/>
          <w:szCs w:val="24"/>
          <w:lang w:val="en-US"/>
        </w:rPr>
        <w:t>, Vol. 25 No. 3, pp. 240–258.</w:t>
      </w:r>
    </w:p>
    <w:p w14:paraId="0FB20016"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Tomasini, R. and Van Wassenhove, L. (2009), “From preparedness to partnerships: case study research on humanitarian logistics”, </w:t>
      </w:r>
      <w:r w:rsidRPr="007E6291">
        <w:rPr>
          <w:rFonts w:ascii="Times New Roman" w:hAnsi="Times New Roman" w:cs="Times New Roman"/>
          <w:i/>
          <w:iCs/>
          <w:noProof/>
          <w:sz w:val="24"/>
          <w:szCs w:val="24"/>
          <w:lang w:val="en-US"/>
        </w:rPr>
        <w:t>International Transactions in Operational Research</w:t>
      </w:r>
      <w:r w:rsidRPr="007E6291">
        <w:rPr>
          <w:rFonts w:ascii="Times New Roman" w:hAnsi="Times New Roman" w:cs="Times New Roman"/>
          <w:noProof/>
          <w:sz w:val="24"/>
          <w:szCs w:val="24"/>
          <w:lang w:val="en-US"/>
        </w:rPr>
        <w:t>, Vol. 16 No. 5, pp. 549–559.</w:t>
      </w:r>
    </w:p>
    <w:p w14:paraId="3AB9F654"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Wakolbinger, T., Fabian, F. and Kettinger, W. (2013), “IT-enabled Interorganizational Information Sharing Under Co-opetition in Disasters: A Game-Theoretic Framework”, </w:t>
      </w:r>
      <w:r w:rsidRPr="007E6291">
        <w:rPr>
          <w:rFonts w:ascii="Times New Roman" w:hAnsi="Times New Roman" w:cs="Times New Roman"/>
          <w:i/>
          <w:iCs/>
          <w:noProof/>
          <w:sz w:val="24"/>
          <w:szCs w:val="24"/>
          <w:lang w:val="en-US"/>
        </w:rPr>
        <w:t>Communications of the Association for Information Systems</w:t>
      </w:r>
      <w:r w:rsidRPr="007E6291">
        <w:rPr>
          <w:rFonts w:ascii="Times New Roman" w:hAnsi="Times New Roman" w:cs="Times New Roman"/>
          <w:noProof/>
          <w:sz w:val="24"/>
          <w:szCs w:val="24"/>
          <w:lang w:val="en-US"/>
        </w:rPr>
        <w:t>, Vol. 33 No. October 2013, pp. 67–80.</w:t>
      </w:r>
    </w:p>
    <w:p w14:paraId="0B2BC00C"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Whiting, M. and Ayala-Öström, B. (2009), “Advocacy to promote logistics in humanitarian aid”, </w:t>
      </w:r>
      <w:r w:rsidRPr="007E6291">
        <w:rPr>
          <w:rFonts w:ascii="Times New Roman" w:hAnsi="Times New Roman" w:cs="Times New Roman"/>
          <w:i/>
          <w:iCs/>
          <w:noProof/>
          <w:sz w:val="24"/>
          <w:szCs w:val="24"/>
          <w:lang w:val="en-US"/>
        </w:rPr>
        <w:t>Management Research News</w:t>
      </w:r>
      <w:r w:rsidRPr="007E6291">
        <w:rPr>
          <w:rFonts w:ascii="Times New Roman" w:hAnsi="Times New Roman" w:cs="Times New Roman"/>
          <w:noProof/>
          <w:sz w:val="24"/>
          <w:szCs w:val="24"/>
          <w:lang w:val="en-US"/>
        </w:rPr>
        <w:t>, Vol. 32 No. 11, pp. 1081–1089.</w:t>
      </w:r>
    </w:p>
    <w:p w14:paraId="2873436F"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szCs w:val="24"/>
          <w:lang w:val="en-US"/>
        </w:rPr>
      </w:pPr>
      <w:r w:rsidRPr="007E6291">
        <w:rPr>
          <w:rFonts w:ascii="Times New Roman" w:hAnsi="Times New Roman" w:cs="Times New Roman"/>
          <w:noProof/>
          <w:sz w:val="24"/>
          <w:szCs w:val="24"/>
          <w:lang w:val="en-US"/>
        </w:rPr>
        <w:t xml:space="preserve">Whybark, C. (2007), “Issues in managing disaster relief inventories”, </w:t>
      </w:r>
      <w:r w:rsidRPr="007E6291">
        <w:rPr>
          <w:rFonts w:ascii="Times New Roman" w:hAnsi="Times New Roman" w:cs="Times New Roman"/>
          <w:i/>
          <w:iCs/>
          <w:noProof/>
          <w:sz w:val="24"/>
          <w:szCs w:val="24"/>
          <w:lang w:val="en-US"/>
        </w:rPr>
        <w:t>International Journal of Production Economics</w:t>
      </w:r>
      <w:r w:rsidRPr="007E6291">
        <w:rPr>
          <w:rFonts w:ascii="Times New Roman" w:hAnsi="Times New Roman" w:cs="Times New Roman"/>
          <w:noProof/>
          <w:sz w:val="24"/>
          <w:szCs w:val="24"/>
          <w:lang w:val="en-US"/>
        </w:rPr>
        <w:t>, Vol. 108 No. 1-2, pp. 228–235.</w:t>
      </w:r>
    </w:p>
    <w:p w14:paraId="68EEC034" w14:textId="77777777" w:rsidR="007E6291" w:rsidRPr="007E6291" w:rsidRDefault="007E6291" w:rsidP="007E6291">
      <w:pPr>
        <w:widowControl w:val="0"/>
        <w:autoSpaceDE w:val="0"/>
        <w:autoSpaceDN w:val="0"/>
        <w:adjustRightInd w:val="0"/>
        <w:ind w:left="480" w:hanging="480"/>
        <w:rPr>
          <w:rFonts w:ascii="Times New Roman" w:hAnsi="Times New Roman" w:cs="Times New Roman"/>
          <w:noProof/>
          <w:sz w:val="24"/>
        </w:rPr>
      </w:pPr>
      <w:r w:rsidRPr="007E6291">
        <w:rPr>
          <w:rFonts w:ascii="Times New Roman" w:hAnsi="Times New Roman" w:cs="Times New Roman"/>
          <w:noProof/>
          <w:sz w:val="24"/>
          <w:szCs w:val="24"/>
          <w:lang w:val="en-US"/>
        </w:rPr>
        <w:t xml:space="preserve">Yates, D. and Paquette, S. (2011), “Emergency knowledge management and social media technologies: A case study of the 2010 Haitian earthquake”, </w:t>
      </w:r>
      <w:r w:rsidRPr="007E6291">
        <w:rPr>
          <w:rFonts w:ascii="Times New Roman" w:hAnsi="Times New Roman" w:cs="Times New Roman"/>
          <w:i/>
          <w:iCs/>
          <w:noProof/>
          <w:sz w:val="24"/>
          <w:szCs w:val="24"/>
          <w:lang w:val="en-US"/>
        </w:rPr>
        <w:t>International Journal of Information Management</w:t>
      </w:r>
      <w:r w:rsidRPr="007E6291">
        <w:rPr>
          <w:rFonts w:ascii="Times New Roman" w:hAnsi="Times New Roman" w:cs="Times New Roman"/>
          <w:noProof/>
          <w:sz w:val="24"/>
          <w:szCs w:val="24"/>
          <w:lang w:val="en-US"/>
        </w:rPr>
        <w:t>, Elsevier Ltd, Vol. 31 No. 1, pp. 6–13.</w:t>
      </w:r>
    </w:p>
    <w:p w14:paraId="51A8C5AF" w14:textId="3AD7E8E1" w:rsidR="00CD795C" w:rsidRDefault="00340A6F" w:rsidP="009D1A22">
      <w:pPr>
        <w:widowControl w:val="0"/>
        <w:autoSpaceDE w:val="0"/>
        <w:autoSpaceDN w:val="0"/>
        <w:adjustRightInd w:val="0"/>
        <w:ind w:left="480" w:hanging="480"/>
      </w:pPr>
      <w:r>
        <w:rPr>
          <w:rFonts w:ascii="Times New Roman" w:hAnsi="Times New Roman" w:cs="Times New Roman"/>
          <w:b/>
          <w:sz w:val="24"/>
          <w:szCs w:val="24"/>
        </w:rPr>
        <w:fldChar w:fldCharType="end"/>
      </w:r>
    </w:p>
    <w:sectPr w:rsidR="00CD795C" w:rsidSect="007C6500">
      <w:headerReference w:type="default" r:id="rId8"/>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08518" w14:textId="77777777" w:rsidR="00B32262" w:rsidRDefault="00B32262">
      <w:r>
        <w:separator/>
      </w:r>
    </w:p>
  </w:endnote>
  <w:endnote w:type="continuationSeparator" w:id="0">
    <w:p w14:paraId="5A55A69C" w14:textId="77777777" w:rsidR="00B32262" w:rsidRDefault="00B32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5538300"/>
      <w:docPartObj>
        <w:docPartGallery w:val="Page Numbers (Bottom of Page)"/>
        <w:docPartUnique/>
      </w:docPartObj>
    </w:sdtPr>
    <w:sdtEndPr>
      <w:rPr>
        <w:noProof/>
      </w:rPr>
    </w:sdtEndPr>
    <w:sdtContent>
      <w:p w14:paraId="52B4A7B6" w14:textId="77777777" w:rsidR="00B32262" w:rsidRDefault="00B32262">
        <w:pPr>
          <w:pStyle w:val="Footer"/>
          <w:jc w:val="right"/>
        </w:pPr>
        <w:r>
          <w:fldChar w:fldCharType="begin"/>
        </w:r>
        <w:r>
          <w:instrText xml:space="preserve"> PAGE   \* MERGEFORMAT </w:instrText>
        </w:r>
        <w:r>
          <w:fldChar w:fldCharType="separate"/>
        </w:r>
        <w:r w:rsidR="00C710A0">
          <w:rPr>
            <w:noProof/>
          </w:rPr>
          <w:t>7</w:t>
        </w:r>
        <w:r>
          <w:rPr>
            <w:noProof/>
          </w:rPr>
          <w:fldChar w:fldCharType="end"/>
        </w:r>
      </w:p>
    </w:sdtContent>
  </w:sdt>
  <w:p w14:paraId="7792C27C" w14:textId="77777777" w:rsidR="00B32262" w:rsidRDefault="00B3226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7D8F4D" w14:textId="77777777" w:rsidR="00B32262" w:rsidRDefault="00B32262">
      <w:r>
        <w:separator/>
      </w:r>
    </w:p>
  </w:footnote>
  <w:footnote w:type="continuationSeparator" w:id="0">
    <w:p w14:paraId="4AFC1B1E" w14:textId="77777777" w:rsidR="00B32262" w:rsidRDefault="00B3226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DB883" w14:textId="311288A5" w:rsidR="007C6500" w:rsidRPr="007C6500" w:rsidRDefault="007C6500" w:rsidP="007C6500">
    <w:pPr>
      <w:jc w:val="center"/>
      <w:outlineLvl w:val="0"/>
      <w:rPr>
        <w:rFonts w:ascii="Times New Roman" w:hAnsi="Times New Roman" w:cs="Times New Roman"/>
        <w:sz w:val="24"/>
        <w:szCs w:val="24"/>
      </w:rPr>
    </w:pPr>
    <w:r w:rsidRPr="007C6500">
      <w:rPr>
        <w:rFonts w:ascii="Times New Roman" w:hAnsi="Times New Roman" w:cs="Times New Roman"/>
        <w:sz w:val="24"/>
        <w:szCs w:val="24"/>
      </w:rPr>
      <w:t>Humanitarian Supply Chains: “What’s in IT for m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94041C"/>
    <w:multiLevelType w:val="hybridMultilevel"/>
    <w:tmpl w:val="6818DDE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A6F"/>
    <w:rsid w:val="0001018D"/>
    <w:rsid w:val="0001515A"/>
    <w:rsid w:val="000152B0"/>
    <w:rsid w:val="00020A46"/>
    <w:rsid w:val="00022F45"/>
    <w:rsid w:val="00023CF6"/>
    <w:rsid w:val="0003349A"/>
    <w:rsid w:val="00034321"/>
    <w:rsid w:val="000366C4"/>
    <w:rsid w:val="0003694D"/>
    <w:rsid w:val="00045701"/>
    <w:rsid w:val="00052EBD"/>
    <w:rsid w:val="00066069"/>
    <w:rsid w:val="00077CBA"/>
    <w:rsid w:val="00086B1E"/>
    <w:rsid w:val="00096CDF"/>
    <w:rsid w:val="000A0C68"/>
    <w:rsid w:val="000A7C5E"/>
    <w:rsid w:val="000B0679"/>
    <w:rsid w:val="000C1800"/>
    <w:rsid w:val="000C24E9"/>
    <w:rsid w:val="000D19F9"/>
    <w:rsid w:val="000D51A9"/>
    <w:rsid w:val="000E657E"/>
    <w:rsid w:val="000F1BF7"/>
    <w:rsid w:val="000F3F5B"/>
    <w:rsid w:val="000F6B12"/>
    <w:rsid w:val="00103A00"/>
    <w:rsid w:val="001413BA"/>
    <w:rsid w:val="00144B22"/>
    <w:rsid w:val="00146B4E"/>
    <w:rsid w:val="001527F4"/>
    <w:rsid w:val="001653A6"/>
    <w:rsid w:val="00166CC3"/>
    <w:rsid w:val="00167A00"/>
    <w:rsid w:val="001B17F4"/>
    <w:rsid w:val="001B2D07"/>
    <w:rsid w:val="001D2E08"/>
    <w:rsid w:val="001D3085"/>
    <w:rsid w:val="001D7832"/>
    <w:rsid w:val="001F223B"/>
    <w:rsid w:val="001F65ED"/>
    <w:rsid w:val="00223438"/>
    <w:rsid w:val="00233865"/>
    <w:rsid w:val="0024144C"/>
    <w:rsid w:val="00241CB0"/>
    <w:rsid w:val="0024223C"/>
    <w:rsid w:val="002438BD"/>
    <w:rsid w:val="0026052D"/>
    <w:rsid w:val="0027761C"/>
    <w:rsid w:val="002977F8"/>
    <w:rsid w:val="002A596C"/>
    <w:rsid w:val="002B0C92"/>
    <w:rsid w:val="002C0DB4"/>
    <w:rsid w:val="002C492D"/>
    <w:rsid w:val="002D470D"/>
    <w:rsid w:val="00300EAC"/>
    <w:rsid w:val="00305019"/>
    <w:rsid w:val="0031192E"/>
    <w:rsid w:val="0032739D"/>
    <w:rsid w:val="00336BC2"/>
    <w:rsid w:val="00340A6F"/>
    <w:rsid w:val="0034169A"/>
    <w:rsid w:val="0036588C"/>
    <w:rsid w:val="003710BA"/>
    <w:rsid w:val="00387024"/>
    <w:rsid w:val="003938A4"/>
    <w:rsid w:val="003A13BC"/>
    <w:rsid w:val="003B4924"/>
    <w:rsid w:val="003C3163"/>
    <w:rsid w:val="003C74C7"/>
    <w:rsid w:val="003E676E"/>
    <w:rsid w:val="003E78E9"/>
    <w:rsid w:val="003F7FEB"/>
    <w:rsid w:val="00403E82"/>
    <w:rsid w:val="00407C37"/>
    <w:rsid w:val="0041757A"/>
    <w:rsid w:val="004207C9"/>
    <w:rsid w:val="00422514"/>
    <w:rsid w:val="00432891"/>
    <w:rsid w:val="00440068"/>
    <w:rsid w:val="0045415E"/>
    <w:rsid w:val="00460B3E"/>
    <w:rsid w:val="0046100A"/>
    <w:rsid w:val="00461FD9"/>
    <w:rsid w:val="00470596"/>
    <w:rsid w:val="00471572"/>
    <w:rsid w:val="00473B5E"/>
    <w:rsid w:val="00474AF0"/>
    <w:rsid w:val="004A0E42"/>
    <w:rsid w:val="004A3559"/>
    <w:rsid w:val="004A532E"/>
    <w:rsid w:val="004A74AE"/>
    <w:rsid w:val="004B3C56"/>
    <w:rsid w:val="004B67B6"/>
    <w:rsid w:val="004D128C"/>
    <w:rsid w:val="004D45EE"/>
    <w:rsid w:val="004D4C7F"/>
    <w:rsid w:val="004D5D82"/>
    <w:rsid w:val="004E0066"/>
    <w:rsid w:val="004F3628"/>
    <w:rsid w:val="004F427F"/>
    <w:rsid w:val="004F5041"/>
    <w:rsid w:val="004F7864"/>
    <w:rsid w:val="0050295A"/>
    <w:rsid w:val="0050497F"/>
    <w:rsid w:val="00524508"/>
    <w:rsid w:val="005262BF"/>
    <w:rsid w:val="005272B5"/>
    <w:rsid w:val="005336B4"/>
    <w:rsid w:val="005364DA"/>
    <w:rsid w:val="00536E37"/>
    <w:rsid w:val="00547D5A"/>
    <w:rsid w:val="0055604C"/>
    <w:rsid w:val="005703B8"/>
    <w:rsid w:val="00572EF6"/>
    <w:rsid w:val="00585FAA"/>
    <w:rsid w:val="00586D8A"/>
    <w:rsid w:val="005A1B7F"/>
    <w:rsid w:val="005A4794"/>
    <w:rsid w:val="005A6B21"/>
    <w:rsid w:val="005B34EE"/>
    <w:rsid w:val="005D38FA"/>
    <w:rsid w:val="006060B6"/>
    <w:rsid w:val="006138B8"/>
    <w:rsid w:val="00626FBD"/>
    <w:rsid w:val="006271CF"/>
    <w:rsid w:val="006326AD"/>
    <w:rsid w:val="006407F6"/>
    <w:rsid w:val="00647000"/>
    <w:rsid w:val="00650941"/>
    <w:rsid w:val="006555CF"/>
    <w:rsid w:val="00657029"/>
    <w:rsid w:val="00662B7C"/>
    <w:rsid w:val="00686E23"/>
    <w:rsid w:val="006B4233"/>
    <w:rsid w:val="006C7BE7"/>
    <w:rsid w:val="006D2554"/>
    <w:rsid w:val="006D51AE"/>
    <w:rsid w:val="006E2FA5"/>
    <w:rsid w:val="006E489E"/>
    <w:rsid w:val="006E7D29"/>
    <w:rsid w:val="006F10D7"/>
    <w:rsid w:val="006F5C07"/>
    <w:rsid w:val="0070732B"/>
    <w:rsid w:val="00733F00"/>
    <w:rsid w:val="007369BD"/>
    <w:rsid w:val="00740618"/>
    <w:rsid w:val="00741AF8"/>
    <w:rsid w:val="00754A8F"/>
    <w:rsid w:val="00757693"/>
    <w:rsid w:val="0077437E"/>
    <w:rsid w:val="00776BA0"/>
    <w:rsid w:val="0079041B"/>
    <w:rsid w:val="007A5230"/>
    <w:rsid w:val="007B7FB7"/>
    <w:rsid w:val="007C6500"/>
    <w:rsid w:val="007C6ADE"/>
    <w:rsid w:val="007D1339"/>
    <w:rsid w:val="007E2A9A"/>
    <w:rsid w:val="007E6291"/>
    <w:rsid w:val="007F0E39"/>
    <w:rsid w:val="0081052A"/>
    <w:rsid w:val="00815A85"/>
    <w:rsid w:val="00833571"/>
    <w:rsid w:val="008354B2"/>
    <w:rsid w:val="00844F07"/>
    <w:rsid w:val="00857686"/>
    <w:rsid w:val="0086271C"/>
    <w:rsid w:val="00871CE1"/>
    <w:rsid w:val="00873C61"/>
    <w:rsid w:val="00877312"/>
    <w:rsid w:val="00885C64"/>
    <w:rsid w:val="0089411B"/>
    <w:rsid w:val="00894D0E"/>
    <w:rsid w:val="008A00E4"/>
    <w:rsid w:val="008B12CC"/>
    <w:rsid w:val="008C0654"/>
    <w:rsid w:val="008D550A"/>
    <w:rsid w:val="008F0906"/>
    <w:rsid w:val="008F4574"/>
    <w:rsid w:val="009009DB"/>
    <w:rsid w:val="009207C3"/>
    <w:rsid w:val="00921A30"/>
    <w:rsid w:val="009264F1"/>
    <w:rsid w:val="00927C28"/>
    <w:rsid w:val="0093234F"/>
    <w:rsid w:val="0094484B"/>
    <w:rsid w:val="00950147"/>
    <w:rsid w:val="009566CF"/>
    <w:rsid w:val="00960830"/>
    <w:rsid w:val="00961AE5"/>
    <w:rsid w:val="009635F0"/>
    <w:rsid w:val="009670DA"/>
    <w:rsid w:val="009700F2"/>
    <w:rsid w:val="0097552F"/>
    <w:rsid w:val="009755C8"/>
    <w:rsid w:val="0098501C"/>
    <w:rsid w:val="009A6293"/>
    <w:rsid w:val="009B1D7F"/>
    <w:rsid w:val="009C0404"/>
    <w:rsid w:val="009C1298"/>
    <w:rsid w:val="009C3CCD"/>
    <w:rsid w:val="009C5313"/>
    <w:rsid w:val="009D1A22"/>
    <w:rsid w:val="009D1AAE"/>
    <w:rsid w:val="009E6301"/>
    <w:rsid w:val="00A0795C"/>
    <w:rsid w:val="00A1019B"/>
    <w:rsid w:val="00A15161"/>
    <w:rsid w:val="00A178EA"/>
    <w:rsid w:val="00A2175B"/>
    <w:rsid w:val="00A3380C"/>
    <w:rsid w:val="00A34DEB"/>
    <w:rsid w:val="00A45B2E"/>
    <w:rsid w:val="00A45D42"/>
    <w:rsid w:val="00A47675"/>
    <w:rsid w:val="00A674E4"/>
    <w:rsid w:val="00A846D4"/>
    <w:rsid w:val="00A95C2E"/>
    <w:rsid w:val="00AC34BA"/>
    <w:rsid w:val="00AC7A3F"/>
    <w:rsid w:val="00AD7E3A"/>
    <w:rsid w:val="00AE0469"/>
    <w:rsid w:val="00AE35CA"/>
    <w:rsid w:val="00AF17BE"/>
    <w:rsid w:val="00B07518"/>
    <w:rsid w:val="00B11796"/>
    <w:rsid w:val="00B20B50"/>
    <w:rsid w:val="00B21521"/>
    <w:rsid w:val="00B32262"/>
    <w:rsid w:val="00B52506"/>
    <w:rsid w:val="00B5267E"/>
    <w:rsid w:val="00B54833"/>
    <w:rsid w:val="00B7049B"/>
    <w:rsid w:val="00B8404B"/>
    <w:rsid w:val="00B91B33"/>
    <w:rsid w:val="00BB7F63"/>
    <w:rsid w:val="00BC51EF"/>
    <w:rsid w:val="00BE04A0"/>
    <w:rsid w:val="00BE394A"/>
    <w:rsid w:val="00BF53A2"/>
    <w:rsid w:val="00C144BC"/>
    <w:rsid w:val="00C33245"/>
    <w:rsid w:val="00C64D91"/>
    <w:rsid w:val="00C710A0"/>
    <w:rsid w:val="00C863F2"/>
    <w:rsid w:val="00C90B79"/>
    <w:rsid w:val="00C96C49"/>
    <w:rsid w:val="00CC1FC5"/>
    <w:rsid w:val="00CC68CA"/>
    <w:rsid w:val="00CD6D97"/>
    <w:rsid w:val="00CD6DC1"/>
    <w:rsid w:val="00CD795C"/>
    <w:rsid w:val="00CE0648"/>
    <w:rsid w:val="00CE3270"/>
    <w:rsid w:val="00CF08AC"/>
    <w:rsid w:val="00D16C99"/>
    <w:rsid w:val="00D22B99"/>
    <w:rsid w:val="00D34AB2"/>
    <w:rsid w:val="00D36FCD"/>
    <w:rsid w:val="00D42E49"/>
    <w:rsid w:val="00D62296"/>
    <w:rsid w:val="00D82355"/>
    <w:rsid w:val="00D85B41"/>
    <w:rsid w:val="00D915AE"/>
    <w:rsid w:val="00DA1666"/>
    <w:rsid w:val="00DA28A7"/>
    <w:rsid w:val="00DB37CB"/>
    <w:rsid w:val="00DC34F5"/>
    <w:rsid w:val="00DC59E9"/>
    <w:rsid w:val="00DE042B"/>
    <w:rsid w:val="00DF737B"/>
    <w:rsid w:val="00E0385D"/>
    <w:rsid w:val="00E14789"/>
    <w:rsid w:val="00E424E0"/>
    <w:rsid w:val="00E44CB7"/>
    <w:rsid w:val="00E522C4"/>
    <w:rsid w:val="00E54F1C"/>
    <w:rsid w:val="00E61EC6"/>
    <w:rsid w:val="00E92ED2"/>
    <w:rsid w:val="00E976E4"/>
    <w:rsid w:val="00EA358D"/>
    <w:rsid w:val="00EC4C03"/>
    <w:rsid w:val="00EC62E1"/>
    <w:rsid w:val="00ED0659"/>
    <w:rsid w:val="00ED4993"/>
    <w:rsid w:val="00ED7889"/>
    <w:rsid w:val="00EE6DB3"/>
    <w:rsid w:val="00EF2242"/>
    <w:rsid w:val="00F00BAA"/>
    <w:rsid w:val="00F239FE"/>
    <w:rsid w:val="00F314B3"/>
    <w:rsid w:val="00F41426"/>
    <w:rsid w:val="00F42C2B"/>
    <w:rsid w:val="00F46CBE"/>
    <w:rsid w:val="00F56E22"/>
    <w:rsid w:val="00F751B5"/>
    <w:rsid w:val="00F838E4"/>
    <w:rsid w:val="00F90A6C"/>
    <w:rsid w:val="00F9603D"/>
    <w:rsid w:val="00FA60A5"/>
    <w:rsid w:val="00FB14C2"/>
    <w:rsid w:val="00FB621D"/>
    <w:rsid w:val="00FB780C"/>
    <w:rsid w:val="00FC5278"/>
    <w:rsid w:val="00FC77BC"/>
    <w:rsid w:val="00FD1576"/>
    <w:rsid w:val="00FE4DB1"/>
    <w:rsid w:val="00FF0A36"/>
    <w:rsid w:val="00FF142E"/>
    <w:rsid w:val="00FF24ED"/>
    <w:rsid w:val="00FF2E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3BEC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A6F"/>
    <w:rPr>
      <w:rFonts w:eastAsiaTheme="minorHAnsi"/>
      <w:sz w:val="22"/>
      <w:szCs w:val="22"/>
      <w:lang w:val="en-GB"/>
    </w:rPr>
  </w:style>
  <w:style w:type="paragraph" w:styleId="Heading2">
    <w:name w:val="heading 2"/>
    <w:basedOn w:val="Normal"/>
    <w:next w:val="Normal"/>
    <w:link w:val="Heading2Char"/>
    <w:uiPriority w:val="9"/>
    <w:unhideWhenUsed/>
    <w:qFormat/>
    <w:rsid w:val="00340A6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semiHidden/>
    <w:unhideWhenUsed/>
    <w:qFormat/>
    <w:rsid w:val="009264F1"/>
    <w:pPr>
      <w:spacing w:after="200"/>
    </w:pPr>
    <w:rPr>
      <w:sz w:val="28"/>
      <w:szCs w:val="20"/>
    </w:rPr>
  </w:style>
  <w:style w:type="character" w:customStyle="1" w:styleId="CommentTextChar">
    <w:name w:val="Comment Text Char"/>
    <w:basedOn w:val="DefaultParagraphFont"/>
    <w:link w:val="CommentText"/>
    <w:uiPriority w:val="99"/>
    <w:semiHidden/>
    <w:rsid w:val="009264F1"/>
    <w:rPr>
      <w:sz w:val="28"/>
      <w:szCs w:val="20"/>
    </w:rPr>
  </w:style>
  <w:style w:type="paragraph" w:customStyle="1" w:styleId="Style1">
    <w:name w:val="Style1"/>
    <w:basedOn w:val="BalloonText"/>
    <w:next w:val="BalloonText"/>
    <w:autoRedefine/>
    <w:qFormat/>
    <w:rsid w:val="009264F1"/>
    <w:rPr>
      <w:rFonts w:ascii="Tahoma" w:hAnsi="Tahoma" w:cs="Tahoma"/>
      <w:sz w:val="16"/>
      <w:szCs w:val="16"/>
    </w:rPr>
  </w:style>
  <w:style w:type="paragraph" w:styleId="BalloonText">
    <w:name w:val="Balloon Text"/>
    <w:basedOn w:val="Normal"/>
    <w:link w:val="BalloonTextChar"/>
    <w:uiPriority w:val="99"/>
    <w:semiHidden/>
    <w:unhideWhenUsed/>
    <w:rsid w:val="009264F1"/>
    <w:rPr>
      <w:rFonts w:ascii="Lucida Grande" w:hAnsi="Lucida Grande"/>
      <w:sz w:val="18"/>
      <w:szCs w:val="18"/>
    </w:rPr>
  </w:style>
  <w:style w:type="character" w:customStyle="1" w:styleId="BalloonTextChar">
    <w:name w:val="Balloon Text Char"/>
    <w:basedOn w:val="DefaultParagraphFont"/>
    <w:link w:val="BalloonText"/>
    <w:uiPriority w:val="99"/>
    <w:semiHidden/>
    <w:rsid w:val="009264F1"/>
    <w:rPr>
      <w:rFonts w:ascii="Lucida Grande" w:hAnsi="Lucida Grande"/>
      <w:sz w:val="18"/>
      <w:szCs w:val="18"/>
    </w:rPr>
  </w:style>
  <w:style w:type="paragraph" w:customStyle="1" w:styleId="BalloonText1">
    <w:name w:val="Balloon Text (1)"/>
    <w:basedOn w:val="BalloonText"/>
    <w:next w:val="BalloonText"/>
    <w:autoRedefine/>
    <w:qFormat/>
    <w:rsid w:val="009264F1"/>
    <w:rPr>
      <w:rFonts w:ascii="Tahoma" w:hAnsi="Tahoma" w:cs="Tahoma"/>
      <w:sz w:val="28"/>
      <w:szCs w:val="16"/>
    </w:rPr>
  </w:style>
  <w:style w:type="character" w:customStyle="1" w:styleId="Heading2Char">
    <w:name w:val="Heading 2 Char"/>
    <w:basedOn w:val="DefaultParagraphFont"/>
    <w:link w:val="Heading2"/>
    <w:uiPriority w:val="9"/>
    <w:rsid w:val="00340A6F"/>
    <w:rPr>
      <w:rFonts w:asciiTheme="majorHAnsi" w:eastAsiaTheme="majorEastAsia" w:hAnsiTheme="majorHAnsi" w:cstheme="majorBidi"/>
      <w:b/>
      <w:bCs/>
      <w:color w:val="4F81BD" w:themeColor="accent1"/>
      <w:sz w:val="26"/>
      <w:szCs w:val="26"/>
      <w:lang w:val="en-GB"/>
    </w:rPr>
  </w:style>
  <w:style w:type="table" w:styleId="TableGrid">
    <w:name w:val="Table Grid"/>
    <w:basedOn w:val="TableNormal"/>
    <w:uiPriority w:val="59"/>
    <w:rsid w:val="00340A6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40A6F"/>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0A6F"/>
    <w:rPr>
      <w:rFonts w:ascii="Calibri" w:eastAsiaTheme="minorHAnsi" w:hAnsi="Calibri"/>
      <w:noProof/>
      <w:sz w:val="22"/>
      <w:szCs w:val="22"/>
    </w:rPr>
  </w:style>
  <w:style w:type="paragraph" w:customStyle="1" w:styleId="EndNoteBibliography">
    <w:name w:val="EndNote Bibliography"/>
    <w:basedOn w:val="Normal"/>
    <w:link w:val="EndNoteBibliographyChar"/>
    <w:rsid w:val="00340A6F"/>
    <w:rPr>
      <w:rFonts w:ascii="Calibri" w:hAnsi="Calibri"/>
      <w:noProof/>
      <w:lang w:val="en-US"/>
    </w:rPr>
  </w:style>
  <w:style w:type="character" w:customStyle="1" w:styleId="EndNoteBibliographyChar">
    <w:name w:val="EndNote Bibliography Char"/>
    <w:basedOn w:val="DefaultParagraphFont"/>
    <w:link w:val="EndNoteBibliography"/>
    <w:rsid w:val="00340A6F"/>
    <w:rPr>
      <w:rFonts w:ascii="Calibri" w:eastAsiaTheme="minorHAnsi" w:hAnsi="Calibri"/>
      <w:noProof/>
      <w:sz w:val="22"/>
      <w:szCs w:val="22"/>
    </w:rPr>
  </w:style>
  <w:style w:type="character" w:styleId="Hyperlink">
    <w:name w:val="Hyperlink"/>
    <w:basedOn w:val="DefaultParagraphFont"/>
    <w:uiPriority w:val="99"/>
    <w:unhideWhenUsed/>
    <w:rsid w:val="00340A6F"/>
    <w:rPr>
      <w:color w:val="0000FF" w:themeColor="hyperlink"/>
      <w:u w:val="single"/>
    </w:rPr>
  </w:style>
  <w:style w:type="paragraph" w:styleId="Header">
    <w:name w:val="header"/>
    <w:basedOn w:val="Normal"/>
    <w:link w:val="HeaderChar"/>
    <w:uiPriority w:val="99"/>
    <w:unhideWhenUsed/>
    <w:rsid w:val="00340A6F"/>
    <w:pPr>
      <w:tabs>
        <w:tab w:val="center" w:pos="4513"/>
        <w:tab w:val="right" w:pos="9026"/>
      </w:tabs>
    </w:pPr>
  </w:style>
  <w:style w:type="character" w:customStyle="1" w:styleId="HeaderChar">
    <w:name w:val="Header Char"/>
    <w:basedOn w:val="DefaultParagraphFont"/>
    <w:link w:val="Header"/>
    <w:uiPriority w:val="99"/>
    <w:rsid w:val="00340A6F"/>
    <w:rPr>
      <w:rFonts w:eastAsiaTheme="minorHAnsi"/>
      <w:sz w:val="22"/>
      <w:szCs w:val="22"/>
      <w:lang w:val="en-GB"/>
    </w:rPr>
  </w:style>
  <w:style w:type="paragraph" w:styleId="Footer">
    <w:name w:val="footer"/>
    <w:basedOn w:val="Normal"/>
    <w:link w:val="FooterChar"/>
    <w:uiPriority w:val="99"/>
    <w:unhideWhenUsed/>
    <w:rsid w:val="00340A6F"/>
    <w:pPr>
      <w:tabs>
        <w:tab w:val="center" w:pos="4513"/>
        <w:tab w:val="right" w:pos="9026"/>
      </w:tabs>
    </w:pPr>
  </w:style>
  <w:style w:type="character" w:customStyle="1" w:styleId="FooterChar">
    <w:name w:val="Footer Char"/>
    <w:basedOn w:val="DefaultParagraphFont"/>
    <w:link w:val="Footer"/>
    <w:uiPriority w:val="99"/>
    <w:rsid w:val="00340A6F"/>
    <w:rPr>
      <w:rFonts w:eastAsiaTheme="minorHAnsi"/>
      <w:sz w:val="22"/>
      <w:szCs w:val="22"/>
      <w:lang w:val="en-GB"/>
    </w:rPr>
  </w:style>
  <w:style w:type="character" w:styleId="CommentReference">
    <w:name w:val="annotation reference"/>
    <w:basedOn w:val="DefaultParagraphFont"/>
    <w:uiPriority w:val="99"/>
    <w:semiHidden/>
    <w:unhideWhenUsed/>
    <w:rsid w:val="00340A6F"/>
    <w:rPr>
      <w:sz w:val="16"/>
      <w:szCs w:val="16"/>
    </w:rPr>
  </w:style>
  <w:style w:type="paragraph" w:styleId="CommentSubject">
    <w:name w:val="annotation subject"/>
    <w:basedOn w:val="CommentText"/>
    <w:next w:val="CommentText"/>
    <w:link w:val="CommentSubjectChar"/>
    <w:uiPriority w:val="99"/>
    <w:semiHidden/>
    <w:unhideWhenUsed/>
    <w:rsid w:val="00340A6F"/>
    <w:pPr>
      <w:spacing w:after="0"/>
    </w:pPr>
    <w:rPr>
      <w:b/>
      <w:bCs/>
      <w:sz w:val="20"/>
    </w:rPr>
  </w:style>
  <w:style w:type="character" w:customStyle="1" w:styleId="CommentSubjectChar">
    <w:name w:val="Comment Subject Char"/>
    <w:basedOn w:val="CommentTextChar"/>
    <w:link w:val="CommentSubject"/>
    <w:uiPriority w:val="99"/>
    <w:semiHidden/>
    <w:rsid w:val="00340A6F"/>
    <w:rPr>
      <w:rFonts w:eastAsiaTheme="minorHAnsi"/>
      <w:b/>
      <w:bCs/>
      <w:sz w:val="20"/>
      <w:szCs w:val="20"/>
      <w:lang w:val="en-GB"/>
    </w:rPr>
  </w:style>
  <w:style w:type="paragraph" w:styleId="DocumentMap">
    <w:name w:val="Document Map"/>
    <w:basedOn w:val="Normal"/>
    <w:link w:val="DocumentMapChar"/>
    <w:uiPriority w:val="99"/>
    <w:semiHidden/>
    <w:unhideWhenUsed/>
    <w:rsid w:val="00340A6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40A6F"/>
    <w:rPr>
      <w:rFonts w:ascii="Lucida Grande" w:eastAsiaTheme="minorHAnsi" w:hAnsi="Lucida Grande" w:cs="Lucida Grande"/>
      <w:lang w:val="en-GB"/>
    </w:rPr>
  </w:style>
  <w:style w:type="paragraph" w:styleId="ListParagraph">
    <w:name w:val="List Paragraph"/>
    <w:basedOn w:val="Normal"/>
    <w:uiPriority w:val="34"/>
    <w:qFormat/>
    <w:rsid w:val="00340A6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A6F"/>
    <w:rPr>
      <w:rFonts w:eastAsiaTheme="minorHAnsi"/>
      <w:sz w:val="22"/>
      <w:szCs w:val="22"/>
      <w:lang w:val="en-GB"/>
    </w:rPr>
  </w:style>
  <w:style w:type="paragraph" w:styleId="Heading2">
    <w:name w:val="heading 2"/>
    <w:basedOn w:val="Normal"/>
    <w:next w:val="Normal"/>
    <w:link w:val="Heading2Char"/>
    <w:uiPriority w:val="9"/>
    <w:unhideWhenUsed/>
    <w:qFormat/>
    <w:rsid w:val="00340A6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semiHidden/>
    <w:unhideWhenUsed/>
    <w:qFormat/>
    <w:rsid w:val="009264F1"/>
    <w:pPr>
      <w:spacing w:after="200"/>
    </w:pPr>
    <w:rPr>
      <w:sz w:val="28"/>
      <w:szCs w:val="20"/>
    </w:rPr>
  </w:style>
  <w:style w:type="character" w:customStyle="1" w:styleId="CommentTextChar">
    <w:name w:val="Comment Text Char"/>
    <w:basedOn w:val="DefaultParagraphFont"/>
    <w:link w:val="CommentText"/>
    <w:uiPriority w:val="99"/>
    <w:semiHidden/>
    <w:rsid w:val="009264F1"/>
    <w:rPr>
      <w:sz w:val="28"/>
      <w:szCs w:val="20"/>
    </w:rPr>
  </w:style>
  <w:style w:type="paragraph" w:customStyle="1" w:styleId="Style1">
    <w:name w:val="Style1"/>
    <w:basedOn w:val="BalloonText"/>
    <w:next w:val="BalloonText"/>
    <w:autoRedefine/>
    <w:qFormat/>
    <w:rsid w:val="009264F1"/>
    <w:rPr>
      <w:rFonts w:ascii="Tahoma" w:hAnsi="Tahoma" w:cs="Tahoma"/>
      <w:sz w:val="16"/>
      <w:szCs w:val="16"/>
    </w:rPr>
  </w:style>
  <w:style w:type="paragraph" w:styleId="BalloonText">
    <w:name w:val="Balloon Text"/>
    <w:basedOn w:val="Normal"/>
    <w:link w:val="BalloonTextChar"/>
    <w:uiPriority w:val="99"/>
    <w:semiHidden/>
    <w:unhideWhenUsed/>
    <w:rsid w:val="009264F1"/>
    <w:rPr>
      <w:rFonts w:ascii="Lucida Grande" w:hAnsi="Lucida Grande"/>
      <w:sz w:val="18"/>
      <w:szCs w:val="18"/>
    </w:rPr>
  </w:style>
  <w:style w:type="character" w:customStyle="1" w:styleId="BalloonTextChar">
    <w:name w:val="Balloon Text Char"/>
    <w:basedOn w:val="DefaultParagraphFont"/>
    <w:link w:val="BalloonText"/>
    <w:uiPriority w:val="99"/>
    <w:semiHidden/>
    <w:rsid w:val="009264F1"/>
    <w:rPr>
      <w:rFonts w:ascii="Lucida Grande" w:hAnsi="Lucida Grande"/>
      <w:sz w:val="18"/>
      <w:szCs w:val="18"/>
    </w:rPr>
  </w:style>
  <w:style w:type="paragraph" w:customStyle="1" w:styleId="BalloonText1">
    <w:name w:val="Balloon Text (1)"/>
    <w:basedOn w:val="BalloonText"/>
    <w:next w:val="BalloonText"/>
    <w:autoRedefine/>
    <w:qFormat/>
    <w:rsid w:val="009264F1"/>
    <w:rPr>
      <w:rFonts w:ascii="Tahoma" w:hAnsi="Tahoma" w:cs="Tahoma"/>
      <w:sz w:val="28"/>
      <w:szCs w:val="16"/>
    </w:rPr>
  </w:style>
  <w:style w:type="character" w:customStyle="1" w:styleId="Heading2Char">
    <w:name w:val="Heading 2 Char"/>
    <w:basedOn w:val="DefaultParagraphFont"/>
    <w:link w:val="Heading2"/>
    <w:uiPriority w:val="9"/>
    <w:rsid w:val="00340A6F"/>
    <w:rPr>
      <w:rFonts w:asciiTheme="majorHAnsi" w:eastAsiaTheme="majorEastAsia" w:hAnsiTheme="majorHAnsi" w:cstheme="majorBidi"/>
      <w:b/>
      <w:bCs/>
      <w:color w:val="4F81BD" w:themeColor="accent1"/>
      <w:sz w:val="26"/>
      <w:szCs w:val="26"/>
      <w:lang w:val="en-GB"/>
    </w:rPr>
  </w:style>
  <w:style w:type="table" w:styleId="TableGrid">
    <w:name w:val="Table Grid"/>
    <w:basedOn w:val="TableNormal"/>
    <w:uiPriority w:val="59"/>
    <w:rsid w:val="00340A6F"/>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40A6F"/>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0A6F"/>
    <w:rPr>
      <w:rFonts w:ascii="Calibri" w:eastAsiaTheme="minorHAnsi" w:hAnsi="Calibri"/>
      <w:noProof/>
      <w:sz w:val="22"/>
      <w:szCs w:val="22"/>
    </w:rPr>
  </w:style>
  <w:style w:type="paragraph" w:customStyle="1" w:styleId="EndNoteBibliography">
    <w:name w:val="EndNote Bibliography"/>
    <w:basedOn w:val="Normal"/>
    <w:link w:val="EndNoteBibliographyChar"/>
    <w:rsid w:val="00340A6F"/>
    <w:rPr>
      <w:rFonts w:ascii="Calibri" w:hAnsi="Calibri"/>
      <w:noProof/>
      <w:lang w:val="en-US"/>
    </w:rPr>
  </w:style>
  <w:style w:type="character" w:customStyle="1" w:styleId="EndNoteBibliographyChar">
    <w:name w:val="EndNote Bibliography Char"/>
    <w:basedOn w:val="DefaultParagraphFont"/>
    <w:link w:val="EndNoteBibliography"/>
    <w:rsid w:val="00340A6F"/>
    <w:rPr>
      <w:rFonts w:ascii="Calibri" w:eastAsiaTheme="minorHAnsi" w:hAnsi="Calibri"/>
      <w:noProof/>
      <w:sz w:val="22"/>
      <w:szCs w:val="22"/>
    </w:rPr>
  </w:style>
  <w:style w:type="character" w:styleId="Hyperlink">
    <w:name w:val="Hyperlink"/>
    <w:basedOn w:val="DefaultParagraphFont"/>
    <w:uiPriority w:val="99"/>
    <w:unhideWhenUsed/>
    <w:rsid w:val="00340A6F"/>
    <w:rPr>
      <w:color w:val="0000FF" w:themeColor="hyperlink"/>
      <w:u w:val="single"/>
    </w:rPr>
  </w:style>
  <w:style w:type="paragraph" w:styleId="Header">
    <w:name w:val="header"/>
    <w:basedOn w:val="Normal"/>
    <w:link w:val="HeaderChar"/>
    <w:uiPriority w:val="99"/>
    <w:unhideWhenUsed/>
    <w:rsid w:val="00340A6F"/>
    <w:pPr>
      <w:tabs>
        <w:tab w:val="center" w:pos="4513"/>
        <w:tab w:val="right" w:pos="9026"/>
      </w:tabs>
    </w:pPr>
  </w:style>
  <w:style w:type="character" w:customStyle="1" w:styleId="HeaderChar">
    <w:name w:val="Header Char"/>
    <w:basedOn w:val="DefaultParagraphFont"/>
    <w:link w:val="Header"/>
    <w:uiPriority w:val="99"/>
    <w:rsid w:val="00340A6F"/>
    <w:rPr>
      <w:rFonts w:eastAsiaTheme="minorHAnsi"/>
      <w:sz w:val="22"/>
      <w:szCs w:val="22"/>
      <w:lang w:val="en-GB"/>
    </w:rPr>
  </w:style>
  <w:style w:type="paragraph" w:styleId="Footer">
    <w:name w:val="footer"/>
    <w:basedOn w:val="Normal"/>
    <w:link w:val="FooterChar"/>
    <w:uiPriority w:val="99"/>
    <w:unhideWhenUsed/>
    <w:rsid w:val="00340A6F"/>
    <w:pPr>
      <w:tabs>
        <w:tab w:val="center" w:pos="4513"/>
        <w:tab w:val="right" w:pos="9026"/>
      </w:tabs>
    </w:pPr>
  </w:style>
  <w:style w:type="character" w:customStyle="1" w:styleId="FooterChar">
    <w:name w:val="Footer Char"/>
    <w:basedOn w:val="DefaultParagraphFont"/>
    <w:link w:val="Footer"/>
    <w:uiPriority w:val="99"/>
    <w:rsid w:val="00340A6F"/>
    <w:rPr>
      <w:rFonts w:eastAsiaTheme="minorHAnsi"/>
      <w:sz w:val="22"/>
      <w:szCs w:val="22"/>
      <w:lang w:val="en-GB"/>
    </w:rPr>
  </w:style>
  <w:style w:type="character" w:styleId="CommentReference">
    <w:name w:val="annotation reference"/>
    <w:basedOn w:val="DefaultParagraphFont"/>
    <w:uiPriority w:val="99"/>
    <w:semiHidden/>
    <w:unhideWhenUsed/>
    <w:rsid w:val="00340A6F"/>
    <w:rPr>
      <w:sz w:val="16"/>
      <w:szCs w:val="16"/>
    </w:rPr>
  </w:style>
  <w:style w:type="paragraph" w:styleId="CommentSubject">
    <w:name w:val="annotation subject"/>
    <w:basedOn w:val="CommentText"/>
    <w:next w:val="CommentText"/>
    <w:link w:val="CommentSubjectChar"/>
    <w:uiPriority w:val="99"/>
    <w:semiHidden/>
    <w:unhideWhenUsed/>
    <w:rsid w:val="00340A6F"/>
    <w:pPr>
      <w:spacing w:after="0"/>
    </w:pPr>
    <w:rPr>
      <w:b/>
      <w:bCs/>
      <w:sz w:val="20"/>
    </w:rPr>
  </w:style>
  <w:style w:type="character" w:customStyle="1" w:styleId="CommentSubjectChar">
    <w:name w:val="Comment Subject Char"/>
    <w:basedOn w:val="CommentTextChar"/>
    <w:link w:val="CommentSubject"/>
    <w:uiPriority w:val="99"/>
    <w:semiHidden/>
    <w:rsid w:val="00340A6F"/>
    <w:rPr>
      <w:rFonts w:eastAsiaTheme="minorHAnsi"/>
      <w:b/>
      <w:bCs/>
      <w:sz w:val="20"/>
      <w:szCs w:val="20"/>
      <w:lang w:val="en-GB"/>
    </w:rPr>
  </w:style>
  <w:style w:type="paragraph" w:styleId="DocumentMap">
    <w:name w:val="Document Map"/>
    <w:basedOn w:val="Normal"/>
    <w:link w:val="DocumentMapChar"/>
    <w:uiPriority w:val="99"/>
    <w:semiHidden/>
    <w:unhideWhenUsed/>
    <w:rsid w:val="00340A6F"/>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40A6F"/>
    <w:rPr>
      <w:rFonts w:ascii="Lucida Grande" w:eastAsiaTheme="minorHAnsi" w:hAnsi="Lucida Grande" w:cs="Lucida Grande"/>
      <w:lang w:val="en-GB"/>
    </w:rPr>
  </w:style>
  <w:style w:type="paragraph" w:styleId="ListParagraph">
    <w:name w:val="List Paragraph"/>
    <w:basedOn w:val="Normal"/>
    <w:uiPriority w:val="34"/>
    <w:qFormat/>
    <w:rsid w:val="00340A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51051</Words>
  <Characters>280786</Characters>
  <Application>Microsoft Macintosh Word</Application>
  <DocSecurity>0</DocSecurity>
  <Lines>4387</Lines>
  <Paragraphs>899</Paragraphs>
  <ScaleCrop>false</ScaleCrop>
  <HeadingPairs>
    <vt:vector size="2" baseType="variant">
      <vt:variant>
        <vt:lpstr>Title</vt:lpstr>
      </vt:variant>
      <vt:variant>
        <vt:i4>1</vt:i4>
      </vt:variant>
    </vt:vector>
  </HeadingPairs>
  <TitlesOfParts>
    <vt:vector size="1" baseType="lpstr">
      <vt:lpstr/>
    </vt:vector>
  </TitlesOfParts>
  <Company>UoL</Company>
  <LinksUpToDate>false</LinksUpToDate>
  <CharactersWithSpaces>330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Tickle</dc:creator>
  <cp:lastModifiedBy>Matthew</cp:lastModifiedBy>
  <cp:revision>11</cp:revision>
  <dcterms:created xsi:type="dcterms:W3CDTF">2017-02-03T11:04:00Z</dcterms:created>
  <dcterms:modified xsi:type="dcterms:W3CDTF">2017-02-0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tickle@liv.ac.uk@www.mendeley.com</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emerald-harvard</vt:lpwstr>
  </property>
  <property fmtid="{D5CDD505-2E9C-101B-9397-08002B2CF9AE}" pid="18" name="Mendeley Recent Style Name 6_1">
    <vt:lpwstr>Emerald journals (Harvard)</vt:lpwstr>
  </property>
  <property fmtid="{D5CDD505-2E9C-101B-9397-08002B2CF9AE}" pid="19" name="Mendeley Recent Style Id 7_1">
    <vt:lpwstr>http://csl.mendeley.com/styles/4037891/harvard-author-year</vt:lpwstr>
  </property>
  <property fmtid="{D5CDD505-2E9C-101B-9397-08002B2CF9AE}" pid="20" name="Mendeley Recent Style Name 7_1">
    <vt:lpwstr>Harvard - Author (Year)</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